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9A46B4" w14:textId="697B5290" w:rsidR="008A6870" w:rsidRPr="00870EF3" w:rsidRDefault="006305D7" w:rsidP="00870EF3">
      <w:pPr>
        <w:pStyle w:val="NormalWeb"/>
        <w:spacing w:before="0" w:beforeAutospacing="0" w:after="0" w:afterAutospacing="0"/>
      </w:pPr>
      <w:r w:rsidRPr="00870EF3">
        <w:rPr>
          <w:b/>
          <w:bCs/>
        </w:rPr>
        <w:t>TITLE:</w:t>
      </w:r>
      <w:r w:rsidRPr="00870EF3">
        <w:t xml:space="preserve"> </w:t>
      </w:r>
    </w:p>
    <w:p w14:paraId="19DA7759" w14:textId="0A2C9713" w:rsidR="007A4DD6" w:rsidRPr="00870EF3" w:rsidRDefault="00C006BB" w:rsidP="00870EF3">
      <w:r w:rsidRPr="00870EF3">
        <w:t xml:space="preserve">Cooling or </w:t>
      </w:r>
      <w:r w:rsidR="008B1B99" w:rsidRPr="00870EF3">
        <w:t xml:space="preserve">Warming </w:t>
      </w:r>
      <w:r w:rsidR="008B1B99">
        <w:t>t</w:t>
      </w:r>
      <w:r w:rsidR="008B1B99" w:rsidRPr="00870EF3">
        <w:t xml:space="preserve">he Esophagus </w:t>
      </w:r>
      <w:r w:rsidR="008B1B99">
        <w:t>t</w:t>
      </w:r>
      <w:r w:rsidR="008B1B99" w:rsidRPr="00870EF3">
        <w:t xml:space="preserve">o Reduce Esophageal Injury During Left Atrial Ablation in the Treatment </w:t>
      </w:r>
      <w:r w:rsidR="008B1B99">
        <w:t>o</w:t>
      </w:r>
      <w:r w:rsidR="008B1B99" w:rsidRPr="00870EF3">
        <w:t>f Atrial Fibrillation</w:t>
      </w:r>
    </w:p>
    <w:p w14:paraId="72099AE0" w14:textId="77777777" w:rsidR="00791C8B" w:rsidRPr="00870EF3" w:rsidRDefault="00791C8B" w:rsidP="00870EF3"/>
    <w:p w14:paraId="2526732F" w14:textId="6BAC6235" w:rsidR="008A6870" w:rsidRPr="00870EF3" w:rsidRDefault="006305D7" w:rsidP="00870EF3">
      <w:pPr>
        <w:rPr>
          <w:bCs/>
        </w:rPr>
      </w:pPr>
      <w:r w:rsidRPr="00870EF3">
        <w:rPr>
          <w:b/>
          <w:bCs/>
        </w:rPr>
        <w:t>AUTHORS</w:t>
      </w:r>
      <w:r w:rsidR="000B662E" w:rsidRPr="00870EF3">
        <w:rPr>
          <w:b/>
          <w:bCs/>
        </w:rPr>
        <w:t xml:space="preserve"> </w:t>
      </w:r>
      <w:r w:rsidR="00086FF5" w:rsidRPr="00870EF3">
        <w:rPr>
          <w:b/>
          <w:bCs/>
        </w:rPr>
        <w:t xml:space="preserve">AND </w:t>
      </w:r>
      <w:r w:rsidR="000B662E" w:rsidRPr="00870EF3">
        <w:rPr>
          <w:b/>
          <w:bCs/>
        </w:rPr>
        <w:t>AFFILIATIONS</w:t>
      </w:r>
      <w:r w:rsidRPr="00870EF3">
        <w:rPr>
          <w:b/>
          <w:bCs/>
        </w:rPr>
        <w:t>:</w:t>
      </w:r>
    </w:p>
    <w:p w14:paraId="528F9703" w14:textId="7217FA3D" w:rsidR="008B1B99" w:rsidRDefault="002E0893" w:rsidP="008B1B99">
      <w:pPr>
        <w:rPr>
          <w:bCs/>
          <w:color w:val="auto"/>
          <w:vertAlign w:val="superscript"/>
          <w:lang w:val="de-DE"/>
        </w:rPr>
      </w:pPr>
      <w:r w:rsidRPr="00870EF3">
        <w:rPr>
          <w:bCs/>
        </w:rPr>
        <w:t>Jason Zagrodzky</w:t>
      </w:r>
      <w:r w:rsidR="008B1B99" w:rsidRPr="00B6336E">
        <w:rPr>
          <w:bCs/>
          <w:vertAlign w:val="superscript"/>
        </w:rPr>
        <w:t>1</w:t>
      </w:r>
      <w:r w:rsidR="008B1B99">
        <w:rPr>
          <w:bCs/>
        </w:rPr>
        <w:t xml:space="preserve">, </w:t>
      </w:r>
      <w:r w:rsidR="008B1B99" w:rsidRPr="00870EF3">
        <w:rPr>
          <w:bCs/>
          <w:color w:val="auto"/>
        </w:rPr>
        <w:t>Mark Gallagher</w:t>
      </w:r>
      <w:r w:rsidR="008B1B99" w:rsidRPr="00A9753D">
        <w:rPr>
          <w:bCs/>
          <w:color w:val="auto"/>
          <w:vertAlign w:val="superscript"/>
        </w:rPr>
        <w:t>2</w:t>
      </w:r>
      <w:r w:rsidR="008B1B99">
        <w:rPr>
          <w:bCs/>
        </w:rPr>
        <w:t xml:space="preserve">, </w:t>
      </w:r>
      <w:r w:rsidR="008B1B99" w:rsidRPr="00870EF3">
        <w:rPr>
          <w:bCs/>
          <w:color w:val="auto"/>
        </w:rPr>
        <w:t>Lisa Leung</w:t>
      </w:r>
      <w:r w:rsidR="008B1B99" w:rsidRPr="00A9753D">
        <w:rPr>
          <w:bCs/>
          <w:color w:val="auto"/>
          <w:vertAlign w:val="superscript"/>
        </w:rPr>
        <w:t>2</w:t>
      </w:r>
      <w:r w:rsidR="008B1B99">
        <w:rPr>
          <w:bCs/>
        </w:rPr>
        <w:t xml:space="preserve">, </w:t>
      </w:r>
      <w:r w:rsidR="008B1B99" w:rsidRPr="00870EF3">
        <w:rPr>
          <w:bCs/>
        </w:rPr>
        <w:t>Tiffany Sharkoski</w:t>
      </w:r>
      <w:r w:rsidR="008B1B99" w:rsidRPr="00A9753D">
        <w:rPr>
          <w:bCs/>
          <w:vertAlign w:val="superscript"/>
        </w:rPr>
        <w:t>3</w:t>
      </w:r>
      <w:r w:rsidR="008B1B99">
        <w:rPr>
          <w:bCs/>
        </w:rPr>
        <w:t xml:space="preserve">, </w:t>
      </w:r>
      <w:r w:rsidR="008B1B99" w:rsidRPr="00870EF3">
        <w:rPr>
          <w:bCs/>
          <w:color w:val="auto"/>
        </w:rPr>
        <w:t>Pasquale Santangeli</w:t>
      </w:r>
      <w:r w:rsidR="008B1B99" w:rsidRPr="00A9753D">
        <w:rPr>
          <w:bCs/>
          <w:color w:val="auto"/>
          <w:vertAlign w:val="superscript"/>
        </w:rPr>
        <w:t>4</w:t>
      </w:r>
      <w:r w:rsidR="008B1B99">
        <w:rPr>
          <w:bCs/>
        </w:rPr>
        <w:t xml:space="preserve">, </w:t>
      </w:r>
      <w:r w:rsidR="008B1B99" w:rsidRPr="00870EF3">
        <w:rPr>
          <w:bCs/>
          <w:color w:val="auto"/>
        </w:rPr>
        <w:t>Cory Tschabrunn</w:t>
      </w:r>
      <w:r w:rsidR="008B1B99" w:rsidRPr="00A9753D">
        <w:rPr>
          <w:bCs/>
          <w:color w:val="auto"/>
          <w:vertAlign w:val="superscript"/>
        </w:rPr>
        <w:t>4</w:t>
      </w:r>
      <w:r w:rsidR="008B1B99">
        <w:rPr>
          <w:bCs/>
        </w:rPr>
        <w:t xml:space="preserve">, </w:t>
      </w:r>
      <w:r w:rsidR="008B1B99" w:rsidRPr="00870EF3">
        <w:rPr>
          <w:bCs/>
          <w:color w:val="auto"/>
        </w:rPr>
        <w:t>Jose M Guerra</w:t>
      </w:r>
      <w:r w:rsidR="008B1B99" w:rsidRPr="00A9753D">
        <w:rPr>
          <w:bCs/>
          <w:color w:val="auto"/>
          <w:vertAlign w:val="superscript"/>
        </w:rPr>
        <w:t>5</w:t>
      </w:r>
      <w:r w:rsidR="008B1B99">
        <w:rPr>
          <w:bCs/>
        </w:rPr>
        <w:t xml:space="preserve">, </w:t>
      </w:r>
      <w:proofErr w:type="spellStart"/>
      <w:r w:rsidR="008B1B99" w:rsidRPr="00870EF3">
        <w:rPr>
          <w:bCs/>
          <w:color w:val="auto"/>
        </w:rPr>
        <w:t>Bieito</w:t>
      </w:r>
      <w:proofErr w:type="spellEnd"/>
      <w:r w:rsidR="008B1B99" w:rsidRPr="00870EF3">
        <w:rPr>
          <w:bCs/>
          <w:color w:val="auto"/>
        </w:rPr>
        <w:t xml:space="preserve"> Campos</w:t>
      </w:r>
      <w:r w:rsidR="008B1B99" w:rsidRPr="00A9753D">
        <w:rPr>
          <w:bCs/>
          <w:color w:val="auto"/>
          <w:vertAlign w:val="superscript"/>
        </w:rPr>
        <w:t>5</w:t>
      </w:r>
      <w:r w:rsidR="008B1B99">
        <w:rPr>
          <w:bCs/>
        </w:rPr>
        <w:t xml:space="preserve">, </w:t>
      </w:r>
      <w:r w:rsidR="008B1B99" w:rsidRPr="00870EF3">
        <w:rPr>
          <w:bCs/>
          <w:color w:val="auto"/>
        </w:rPr>
        <w:t>John MacGregor</w:t>
      </w:r>
      <w:r w:rsidR="008B1B99" w:rsidRPr="00A9753D">
        <w:rPr>
          <w:bCs/>
          <w:color w:val="auto"/>
          <w:vertAlign w:val="superscript"/>
        </w:rPr>
        <w:t>6</w:t>
      </w:r>
      <w:r w:rsidR="008B1B99">
        <w:rPr>
          <w:bCs/>
        </w:rPr>
        <w:t xml:space="preserve">, </w:t>
      </w:r>
      <w:r w:rsidR="008B1B99" w:rsidRPr="00870EF3">
        <w:rPr>
          <w:bCs/>
          <w:color w:val="auto"/>
        </w:rPr>
        <w:t>Jamal Hayat</w:t>
      </w:r>
      <w:r w:rsidR="008B1B99">
        <w:rPr>
          <w:bCs/>
          <w:color w:val="auto"/>
          <w:vertAlign w:val="superscript"/>
        </w:rPr>
        <w:t>2</w:t>
      </w:r>
      <w:r w:rsidR="008B1B99">
        <w:rPr>
          <w:bCs/>
        </w:rPr>
        <w:t xml:space="preserve">, </w:t>
      </w:r>
      <w:r w:rsidR="008B1B99" w:rsidRPr="00870EF3">
        <w:rPr>
          <w:bCs/>
          <w:color w:val="auto"/>
        </w:rPr>
        <w:t>Brad Clark</w:t>
      </w:r>
      <w:r w:rsidR="008B1B99" w:rsidRPr="00A9753D">
        <w:rPr>
          <w:bCs/>
          <w:color w:val="auto"/>
          <w:vertAlign w:val="superscript"/>
        </w:rPr>
        <w:t>7</w:t>
      </w:r>
      <w:r w:rsidR="008B1B99">
        <w:rPr>
          <w:bCs/>
        </w:rPr>
        <w:t xml:space="preserve">, </w:t>
      </w:r>
      <w:r w:rsidR="008B1B99" w:rsidRPr="00870EF3">
        <w:rPr>
          <w:bCs/>
          <w:color w:val="auto"/>
        </w:rPr>
        <w:t>Alex Mazur</w:t>
      </w:r>
      <w:r w:rsidR="008B1B99" w:rsidRPr="00A9753D">
        <w:rPr>
          <w:bCs/>
          <w:color w:val="auto"/>
          <w:vertAlign w:val="superscript"/>
        </w:rPr>
        <w:t>8</w:t>
      </w:r>
      <w:r w:rsidR="008B1B99">
        <w:rPr>
          <w:bCs/>
        </w:rPr>
        <w:t xml:space="preserve">, </w:t>
      </w:r>
      <w:r w:rsidR="008B1B99" w:rsidRPr="00870EF3">
        <w:rPr>
          <w:bCs/>
          <w:color w:val="auto"/>
          <w:lang w:val="de-DE"/>
        </w:rPr>
        <w:t>Marcel Feher</w:t>
      </w:r>
      <w:r w:rsidR="008B1B99" w:rsidRPr="00A9753D">
        <w:rPr>
          <w:bCs/>
          <w:color w:val="auto"/>
          <w:vertAlign w:val="superscript"/>
          <w:lang w:val="de-DE"/>
        </w:rPr>
        <w:t>9</w:t>
      </w:r>
      <w:r w:rsidR="008B1B99">
        <w:rPr>
          <w:bCs/>
        </w:rPr>
        <w:t xml:space="preserve">, </w:t>
      </w:r>
      <w:r w:rsidR="008B1B99" w:rsidRPr="00870EF3">
        <w:rPr>
          <w:bCs/>
          <w:color w:val="auto"/>
          <w:lang w:val="de-DE"/>
        </w:rPr>
        <w:t>Martin Arnold</w:t>
      </w:r>
      <w:r w:rsidR="008B1B99" w:rsidRPr="00A9753D">
        <w:rPr>
          <w:bCs/>
          <w:color w:val="auto"/>
          <w:vertAlign w:val="superscript"/>
          <w:lang w:val="de-DE"/>
        </w:rPr>
        <w:t>9</w:t>
      </w:r>
      <w:r w:rsidR="008B1B99">
        <w:rPr>
          <w:bCs/>
        </w:rPr>
        <w:t xml:space="preserve">, </w:t>
      </w:r>
      <w:r w:rsidR="008B1B99" w:rsidRPr="00870EF3">
        <w:rPr>
          <w:bCs/>
        </w:rPr>
        <w:t>Mark Metzl</w:t>
      </w:r>
      <w:r w:rsidR="008B1B99" w:rsidRPr="00A9753D">
        <w:rPr>
          <w:bCs/>
          <w:vertAlign w:val="superscript"/>
        </w:rPr>
        <w:t>10</w:t>
      </w:r>
      <w:r w:rsidR="008B1B99">
        <w:rPr>
          <w:bCs/>
        </w:rPr>
        <w:t xml:space="preserve">, </w:t>
      </w:r>
      <w:r w:rsidR="008B1B99" w:rsidRPr="00870EF3">
        <w:rPr>
          <w:bCs/>
          <w:color w:val="auto"/>
        </w:rPr>
        <w:t>Jose Nazari</w:t>
      </w:r>
      <w:r w:rsidR="008B1B99">
        <w:rPr>
          <w:bCs/>
          <w:color w:val="auto"/>
          <w:vertAlign w:val="superscript"/>
          <w:lang w:val="de-DE"/>
        </w:rPr>
        <w:t>10</w:t>
      </w:r>
      <w:r w:rsidR="008B1B99">
        <w:rPr>
          <w:bCs/>
        </w:rPr>
        <w:t xml:space="preserve">, </w:t>
      </w:r>
      <w:r w:rsidR="008B1B99" w:rsidRPr="00870EF3">
        <w:rPr>
          <w:bCs/>
        </w:rPr>
        <w:t xml:space="preserve">Erik </w:t>
      </w:r>
      <w:proofErr w:type="spellStart"/>
      <w:r w:rsidR="008B1B99" w:rsidRPr="00870EF3">
        <w:rPr>
          <w:bCs/>
        </w:rPr>
        <w:t>Kulstad</w:t>
      </w:r>
      <w:proofErr w:type="spellEnd"/>
      <w:r w:rsidR="008B1B99">
        <w:rPr>
          <w:bCs/>
          <w:color w:val="auto"/>
          <w:vertAlign w:val="superscript"/>
          <w:lang w:val="de-DE"/>
        </w:rPr>
        <w:t>11</w:t>
      </w:r>
    </w:p>
    <w:p w14:paraId="02921601" w14:textId="77777777" w:rsidR="008B1B99" w:rsidRDefault="008B1B99" w:rsidP="008B1B99">
      <w:pPr>
        <w:rPr>
          <w:bCs/>
        </w:rPr>
      </w:pPr>
    </w:p>
    <w:p w14:paraId="168CCF8A" w14:textId="7EB34A5F" w:rsidR="00720865" w:rsidRPr="00B6336E" w:rsidRDefault="008F01B5" w:rsidP="00B6336E">
      <w:pPr>
        <w:pStyle w:val="ListParagraph"/>
        <w:numPr>
          <w:ilvl w:val="0"/>
          <w:numId w:val="26"/>
        </w:numPr>
        <w:rPr>
          <w:bCs/>
        </w:rPr>
      </w:pPr>
      <w:r w:rsidRPr="00B6336E">
        <w:rPr>
          <w:bCs/>
        </w:rPr>
        <w:t xml:space="preserve">St. David's South Austin Medical Center, Austin, TX </w:t>
      </w:r>
    </w:p>
    <w:p w14:paraId="3D9F6709" w14:textId="77777777" w:rsidR="008B1B99" w:rsidRPr="002D1D9E" w:rsidRDefault="008B1B99" w:rsidP="008B1B99">
      <w:pPr>
        <w:pStyle w:val="ListParagraph"/>
        <w:numPr>
          <w:ilvl w:val="0"/>
          <w:numId w:val="26"/>
        </w:numPr>
        <w:rPr>
          <w:bCs/>
          <w:color w:val="auto"/>
        </w:rPr>
      </w:pPr>
      <w:r w:rsidRPr="002D1D9E">
        <w:rPr>
          <w:bCs/>
          <w:color w:val="auto"/>
        </w:rPr>
        <w:t>St George's University Hospitals NHS Foundation Trust, St. George’s, University of London, London, UK</w:t>
      </w:r>
    </w:p>
    <w:p w14:paraId="0E6A9E2E" w14:textId="77777777" w:rsidR="008B1B99" w:rsidRPr="0053260D" w:rsidRDefault="008B1B99" w:rsidP="008B1B99">
      <w:pPr>
        <w:pStyle w:val="ListParagraph"/>
        <w:numPr>
          <w:ilvl w:val="0"/>
          <w:numId w:val="26"/>
        </w:numPr>
        <w:rPr>
          <w:bCs/>
          <w:color w:val="auto"/>
        </w:rPr>
      </w:pPr>
      <w:r w:rsidRPr="0053260D">
        <w:rPr>
          <w:bCs/>
        </w:rPr>
        <w:t xml:space="preserve">Hospital of the University of Pennsylvania, Perelman Center for Advanced Medicine, </w:t>
      </w:r>
      <w:r w:rsidRPr="0053260D">
        <w:rPr>
          <w:bCs/>
          <w:color w:val="auto"/>
        </w:rPr>
        <w:t xml:space="preserve">Philadelphia, PA </w:t>
      </w:r>
    </w:p>
    <w:p w14:paraId="05A55F0B" w14:textId="77777777" w:rsidR="008B1B99" w:rsidRPr="00B576A2" w:rsidRDefault="008B1B99" w:rsidP="008B1B99">
      <w:pPr>
        <w:pStyle w:val="ListParagraph"/>
        <w:numPr>
          <w:ilvl w:val="0"/>
          <w:numId w:val="26"/>
        </w:numPr>
        <w:rPr>
          <w:bCs/>
          <w:color w:val="auto"/>
        </w:rPr>
      </w:pPr>
      <w:r w:rsidRPr="00B576A2">
        <w:rPr>
          <w:bCs/>
          <w:color w:val="auto"/>
        </w:rPr>
        <w:t xml:space="preserve">University of Pennsylvania Perelman School of Medicine, Philadelphia, PA </w:t>
      </w:r>
    </w:p>
    <w:p w14:paraId="343BDC9F" w14:textId="77777777" w:rsidR="008B1B99" w:rsidRPr="00177131" w:rsidRDefault="008B1B99" w:rsidP="008B1B99">
      <w:pPr>
        <w:pStyle w:val="ListParagraph"/>
        <w:numPr>
          <w:ilvl w:val="0"/>
          <w:numId w:val="26"/>
        </w:numPr>
        <w:rPr>
          <w:bCs/>
          <w:color w:val="auto"/>
        </w:rPr>
      </w:pPr>
      <w:r w:rsidRPr="00177131">
        <w:rPr>
          <w:bCs/>
          <w:color w:val="auto"/>
        </w:rPr>
        <w:t xml:space="preserve">Hospital de la Santa </w:t>
      </w:r>
      <w:proofErr w:type="spellStart"/>
      <w:r w:rsidRPr="00177131">
        <w:rPr>
          <w:bCs/>
          <w:color w:val="auto"/>
        </w:rPr>
        <w:t>Creu</w:t>
      </w:r>
      <w:proofErr w:type="spellEnd"/>
      <w:r w:rsidRPr="00177131">
        <w:rPr>
          <w:bCs/>
          <w:color w:val="auto"/>
        </w:rPr>
        <w:t xml:space="preserve"> I Sant Pau, </w:t>
      </w:r>
      <w:proofErr w:type="spellStart"/>
      <w:r w:rsidRPr="00177131">
        <w:rPr>
          <w:bCs/>
          <w:color w:val="auto"/>
        </w:rPr>
        <w:t>Universitat</w:t>
      </w:r>
      <w:proofErr w:type="spellEnd"/>
      <w:r w:rsidRPr="00177131">
        <w:rPr>
          <w:bCs/>
          <w:color w:val="auto"/>
        </w:rPr>
        <w:t xml:space="preserve"> </w:t>
      </w:r>
      <w:proofErr w:type="spellStart"/>
      <w:r w:rsidRPr="00177131">
        <w:rPr>
          <w:bCs/>
          <w:color w:val="auto"/>
        </w:rPr>
        <w:t>Autònoma</w:t>
      </w:r>
      <w:proofErr w:type="spellEnd"/>
      <w:r w:rsidRPr="00177131">
        <w:rPr>
          <w:bCs/>
          <w:color w:val="auto"/>
        </w:rPr>
        <w:t xml:space="preserve"> de Barcelona, CIBERCV, </w:t>
      </w:r>
      <w:proofErr w:type="spellStart"/>
      <w:r w:rsidRPr="00177131">
        <w:rPr>
          <w:bCs/>
          <w:color w:val="auto"/>
        </w:rPr>
        <w:t>Carrer</w:t>
      </w:r>
      <w:proofErr w:type="spellEnd"/>
      <w:r w:rsidRPr="00177131">
        <w:rPr>
          <w:bCs/>
          <w:color w:val="auto"/>
        </w:rPr>
        <w:t xml:space="preserve"> de Sant </w:t>
      </w:r>
      <w:proofErr w:type="spellStart"/>
      <w:r w:rsidRPr="00177131">
        <w:rPr>
          <w:bCs/>
          <w:color w:val="auto"/>
        </w:rPr>
        <w:t>Quintí</w:t>
      </w:r>
      <w:proofErr w:type="spellEnd"/>
      <w:r w:rsidRPr="00177131">
        <w:rPr>
          <w:bCs/>
          <w:color w:val="auto"/>
        </w:rPr>
        <w:t>, Barcelona, Spain</w:t>
      </w:r>
    </w:p>
    <w:p w14:paraId="778B9F5E" w14:textId="77777777" w:rsidR="008B1B99" w:rsidRPr="002D0AAE" w:rsidRDefault="008B1B99" w:rsidP="008B1B99">
      <w:pPr>
        <w:pStyle w:val="ListParagraph"/>
        <w:numPr>
          <w:ilvl w:val="0"/>
          <w:numId w:val="26"/>
        </w:numPr>
        <w:rPr>
          <w:bCs/>
          <w:color w:val="auto"/>
        </w:rPr>
      </w:pPr>
      <w:r w:rsidRPr="002D0AAE">
        <w:rPr>
          <w:bCs/>
          <w:color w:val="auto"/>
        </w:rPr>
        <w:t xml:space="preserve">PeaceHealth Medical Group, St. Joseph Medical Center, Bellingham, WA </w:t>
      </w:r>
    </w:p>
    <w:p w14:paraId="426DD0A9" w14:textId="77777777" w:rsidR="008B1B99" w:rsidRPr="00DE2B88" w:rsidRDefault="008B1B99" w:rsidP="008B1B99">
      <w:pPr>
        <w:pStyle w:val="ListParagraph"/>
        <w:numPr>
          <w:ilvl w:val="0"/>
          <w:numId w:val="26"/>
        </w:numPr>
        <w:rPr>
          <w:bCs/>
          <w:color w:val="auto"/>
        </w:rPr>
      </w:pPr>
      <w:r w:rsidRPr="00DE2B88">
        <w:rPr>
          <w:bCs/>
          <w:color w:val="auto"/>
        </w:rPr>
        <w:t>St. Vincent Hospital, Indianapolis, IN</w:t>
      </w:r>
    </w:p>
    <w:p w14:paraId="09EAB273" w14:textId="77777777" w:rsidR="008B1B99" w:rsidRPr="00D16CFB" w:rsidRDefault="008B1B99" w:rsidP="008B1B99">
      <w:pPr>
        <w:pStyle w:val="ListParagraph"/>
        <w:numPr>
          <w:ilvl w:val="0"/>
          <w:numId w:val="26"/>
        </w:numPr>
        <w:rPr>
          <w:bCs/>
          <w:color w:val="auto"/>
        </w:rPr>
      </w:pPr>
      <w:r w:rsidRPr="00D16CFB">
        <w:rPr>
          <w:bCs/>
          <w:color w:val="auto"/>
        </w:rPr>
        <w:t xml:space="preserve">University of Iowa, Iowa City, IA </w:t>
      </w:r>
    </w:p>
    <w:p w14:paraId="0BCC8B18" w14:textId="77777777" w:rsidR="008B1B99" w:rsidRPr="00CC7B4F" w:rsidRDefault="008B1B99" w:rsidP="008B1B99">
      <w:pPr>
        <w:pStyle w:val="ListParagraph"/>
        <w:numPr>
          <w:ilvl w:val="0"/>
          <w:numId w:val="26"/>
        </w:numPr>
        <w:rPr>
          <w:bCs/>
          <w:color w:val="auto"/>
          <w:lang w:val="de-DE"/>
        </w:rPr>
      </w:pPr>
      <w:r w:rsidRPr="00CC7B4F">
        <w:rPr>
          <w:bCs/>
          <w:color w:val="auto"/>
          <w:lang w:val="de-DE"/>
        </w:rPr>
        <w:t>University Hospital Erlangen, Erlangen, Germany</w:t>
      </w:r>
    </w:p>
    <w:p w14:paraId="4100DCBA" w14:textId="77777777" w:rsidR="008B1B99" w:rsidRPr="00CD325A" w:rsidRDefault="008B1B99" w:rsidP="008B1B99">
      <w:pPr>
        <w:pStyle w:val="ListParagraph"/>
        <w:numPr>
          <w:ilvl w:val="0"/>
          <w:numId w:val="26"/>
        </w:numPr>
        <w:rPr>
          <w:bCs/>
        </w:rPr>
      </w:pPr>
      <w:r w:rsidRPr="00CD325A">
        <w:rPr>
          <w:bCs/>
        </w:rPr>
        <w:t xml:space="preserve">NorthShore University Health System, Evanston, IL </w:t>
      </w:r>
    </w:p>
    <w:p w14:paraId="117C820B" w14:textId="5F014B54" w:rsidR="002E0893" w:rsidRPr="00B6336E" w:rsidRDefault="008B1B99" w:rsidP="00B6336E">
      <w:pPr>
        <w:pStyle w:val="ListParagraph"/>
        <w:numPr>
          <w:ilvl w:val="0"/>
          <w:numId w:val="26"/>
        </w:numPr>
        <w:rPr>
          <w:bCs/>
        </w:rPr>
      </w:pPr>
      <w:r w:rsidRPr="003542E7">
        <w:rPr>
          <w:bCs/>
        </w:rPr>
        <w:t>Department of Emergency Medicine, University of Texas, Southwestern Medical Center, Dallas, TX</w:t>
      </w:r>
    </w:p>
    <w:p w14:paraId="3A876441" w14:textId="1BD3C1BB" w:rsidR="00AD7D37" w:rsidRPr="00870EF3" w:rsidRDefault="00AD7D37" w:rsidP="00870EF3">
      <w:pPr>
        <w:rPr>
          <w:bCs/>
        </w:rPr>
      </w:pPr>
    </w:p>
    <w:p w14:paraId="34B0135A" w14:textId="71053AF9" w:rsidR="00A66A72" w:rsidRPr="00870EF3" w:rsidRDefault="00B6336E" w:rsidP="00870EF3">
      <w:pPr>
        <w:rPr>
          <w:b/>
          <w:bCs/>
        </w:rPr>
      </w:pPr>
      <w:r>
        <w:rPr>
          <w:b/>
          <w:bCs/>
        </w:rPr>
        <w:t>Email Addresses of Co-Authors</w:t>
      </w:r>
      <w:r w:rsidR="00A66A72" w:rsidRPr="00870EF3">
        <w:rPr>
          <w:b/>
          <w:bCs/>
        </w:rPr>
        <w:t>:</w:t>
      </w:r>
    </w:p>
    <w:p w14:paraId="37BFA41E" w14:textId="70A69926" w:rsidR="00E1278D" w:rsidRPr="00870EF3" w:rsidRDefault="00E1278D" w:rsidP="00870EF3">
      <w:pPr>
        <w:rPr>
          <w:bCs/>
          <w:color w:val="auto"/>
        </w:rPr>
      </w:pPr>
      <w:r w:rsidRPr="00870EF3">
        <w:rPr>
          <w:bCs/>
          <w:color w:val="auto"/>
        </w:rPr>
        <w:t xml:space="preserve">Mark Gallagher </w:t>
      </w:r>
      <w:r w:rsidR="00D74EFA" w:rsidRPr="00870EF3">
        <w:rPr>
          <w:bCs/>
          <w:color w:val="auto"/>
        </w:rPr>
        <w:t>(Mark.Gallagher@stgeorges.nhs.uk)</w:t>
      </w:r>
    </w:p>
    <w:p w14:paraId="76B08F2D" w14:textId="5223585A" w:rsidR="00E1278D" w:rsidRPr="00870EF3" w:rsidRDefault="00E1278D" w:rsidP="00870EF3">
      <w:pPr>
        <w:rPr>
          <w:bCs/>
          <w:color w:val="auto"/>
        </w:rPr>
      </w:pPr>
      <w:r w:rsidRPr="00870EF3">
        <w:rPr>
          <w:bCs/>
          <w:color w:val="auto"/>
        </w:rPr>
        <w:t>Lisa Leung</w:t>
      </w:r>
      <w:r w:rsidR="00D74EFA" w:rsidRPr="00870EF3">
        <w:rPr>
          <w:bCs/>
          <w:color w:val="auto"/>
        </w:rPr>
        <w:t xml:space="preserve"> (</w:t>
      </w:r>
      <w:r w:rsidR="00AC308D" w:rsidRPr="00870EF3">
        <w:rPr>
          <w:bCs/>
          <w:color w:val="auto"/>
        </w:rPr>
        <w:t>L</w:t>
      </w:r>
      <w:r w:rsidR="00D74EFA" w:rsidRPr="00870EF3">
        <w:rPr>
          <w:bCs/>
          <w:color w:val="auto"/>
        </w:rPr>
        <w:t>isa.Leung@stgeorges.nhs.uk)</w:t>
      </w:r>
    </w:p>
    <w:p w14:paraId="239C8FB7" w14:textId="57E0DF6A" w:rsidR="00E1278D" w:rsidRPr="00870EF3" w:rsidRDefault="00E1278D" w:rsidP="00870EF3">
      <w:pPr>
        <w:rPr>
          <w:bCs/>
          <w:color w:val="auto"/>
        </w:rPr>
      </w:pPr>
      <w:r w:rsidRPr="00870EF3">
        <w:rPr>
          <w:bCs/>
          <w:color w:val="auto"/>
        </w:rPr>
        <w:t>John MacGregor</w:t>
      </w:r>
      <w:r w:rsidR="00D74EFA" w:rsidRPr="00870EF3">
        <w:rPr>
          <w:bCs/>
          <w:color w:val="auto"/>
        </w:rPr>
        <w:t xml:space="preserve"> (JMacGregor@peacehealth.org)</w:t>
      </w:r>
    </w:p>
    <w:p w14:paraId="4F4CBCD6" w14:textId="48AE9BBD" w:rsidR="003857B7" w:rsidRPr="00870EF3" w:rsidRDefault="003857B7" w:rsidP="00870EF3">
      <w:pPr>
        <w:rPr>
          <w:bCs/>
        </w:rPr>
      </w:pPr>
      <w:r w:rsidRPr="00870EF3">
        <w:rPr>
          <w:bCs/>
        </w:rPr>
        <w:t xml:space="preserve">Tiffany </w:t>
      </w:r>
      <w:proofErr w:type="spellStart"/>
      <w:r w:rsidRPr="00870EF3">
        <w:rPr>
          <w:bCs/>
        </w:rPr>
        <w:t>Sharkoski</w:t>
      </w:r>
      <w:proofErr w:type="spellEnd"/>
      <w:r w:rsidRPr="00870EF3">
        <w:rPr>
          <w:bCs/>
        </w:rPr>
        <w:t xml:space="preserve"> (</w:t>
      </w:r>
      <w:hyperlink r:id="rId8" w:history="1">
        <w:r w:rsidR="00E1278D" w:rsidRPr="00870EF3">
          <w:rPr>
            <w:rStyle w:val="Hyperlink"/>
            <w:bCs/>
          </w:rPr>
          <w:t>Tiffany.Sharkoski@uphs.upenn.edu</w:t>
        </w:r>
      </w:hyperlink>
      <w:r w:rsidRPr="00870EF3">
        <w:rPr>
          <w:bCs/>
        </w:rPr>
        <w:t>)</w:t>
      </w:r>
    </w:p>
    <w:p w14:paraId="05D862D6" w14:textId="6078AF5A" w:rsidR="00E1278D" w:rsidRPr="00870EF3" w:rsidRDefault="00E1278D" w:rsidP="00870EF3">
      <w:pPr>
        <w:rPr>
          <w:bCs/>
        </w:rPr>
      </w:pPr>
      <w:r w:rsidRPr="00870EF3">
        <w:rPr>
          <w:bCs/>
        </w:rPr>
        <w:t xml:space="preserve">Pasquale </w:t>
      </w:r>
      <w:proofErr w:type="spellStart"/>
      <w:r w:rsidRPr="00870EF3">
        <w:rPr>
          <w:bCs/>
        </w:rPr>
        <w:t>Santangeli</w:t>
      </w:r>
      <w:proofErr w:type="spellEnd"/>
      <w:r w:rsidR="00D74EFA" w:rsidRPr="00870EF3">
        <w:rPr>
          <w:bCs/>
        </w:rPr>
        <w:t xml:space="preserve"> (pasquale.santangeli@uphs.upenn.edu)</w:t>
      </w:r>
    </w:p>
    <w:p w14:paraId="2F31B204" w14:textId="34126195" w:rsidR="00E1278D" w:rsidRPr="00870EF3" w:rsidRDefault="00E1278D" w:rsidP="00870EF3">
      <w:pPr>
        <w:rPr>
          <w:bCs/>
          <w:color w:val="auto"/>
        </w:rPr>
      </w:pPr>
      <w:r w:rsidRPr="00870EF3">
        <w:rPr>
          <w:bCs/>
          <w:color w:val="auto"/>
        </w:rPr>
        <w:t xml:space="preserve">Cory </w:t>
      </w:r>
      <w:proofErr w:type="spellStart"/>
      <w:r w:rsidRPr="00870EF3">
        <w:rPr>
          <w:bCs/>
          <w:color w:val="auto"/>
        </w:rPr>
        <w:t>Tschabrunn</w:t>
      </w:r>
      <w:proofErr w:type="spellEnd"/>
      <w:r w:rsidR="00D74EFA" w:rsidRPr="00870EF3">
        <w:rPr>
          <w:bCs/>
          <w:color w:val="auto"/>
        </w:rPr>
        <w:t xml:space="preserve"> (cory.tschabrunn@uphs.upenn.edu)</w:t>
      </w:r>
    </w:p>
    <w:p w14:paraId="1BD7B4CA" w14:textId="704AD342" w:rsidR="00E1278D" w:rsidRPr="00870EF3" w:rsidRDefault="00E1278D" w:rsidP="00870EF3">
      <w:pPr>
        <w:rPr>
          <w:bCs/>
          <w:color w:val="auto"/>
        </w:rPr>
      </w:pPr>
      <w:r w:rsidRPr="00870EF3">
        <w:rPr>
          <w:bCs/>
          <w:color w:val="auto"/>
        </w:rPr>
        <w:t xml:space="preserve">Jose </w:t>
      </w:r>
      <w:r w:rsidR="007228B7" w:rsidRPr="00870EF3">
        <w:rPr>
          <w:bCs/>
          <w:color w:val="auto"/>
        </w:rPr>
        <w:t>M Guerra (jguerra@secardiologia.es)</w:t>
      </w:r>
    </w:p>
    <w:p w14:paraId="4B2DF5F5" w14:textId="0F38C2CF" w:rsidR="00E1278D" w:rsidRPr="00870EF3" w:rsidRDefault="00E1278D" w:rsidP="00870EF3">
      <w:pPr>
        <w:rPr>
          <w:bCs/>
          <w:color w:val="auto"/>
        </w:rPr>
      </w:pPr>
      <w:proofErr w:type="spellStart"/>
      <w:r w:rsidRPr="00870EF3">
        <w:rPr>
          <w:bCs/>
          <w:color w:val="auto"/>
        </w:rPr>
        <w:t>Bieito</w:t>
      </w:r>
      <w:proofErr w:type="spellEnd"/>
      <w:r w:rsidRPr="00870EF3">
        <w:rPr>
          <w:bCs/>
          <w:color w:val="auto"/>
        </w:rPr>
        <w:t xml:space="preserve"> Campos</w:t>
      </w:r>
      <w:r w:rsidR="00D74EFA" w:rsidRPr="00870EF3">
        <w:rPr>
          <w:bCs/>
          <w:color w:val="auto"/>
        </w:rPr>
        <w:t xml:space="preserve"> (bcamposg@santpau.cat)</w:t>
      </w:r>
    </w:p>
    <w:p w14:paraId="3FDF8771" w14:textId="4991E2CB" w:rsidR="00E1278D" w:rsidRPr="00870EF3" w:rsidRDefault="00E1278D" w:rsidP="00870EF3">
      <w:pPr>
        <w:rPr>
          <w:bCs/>
          <w:color w:val="auto"/>
        </w:rPr>
      </w:pPr>
      <w:r w:rsidRPr="00870EF3">
        <w:rPr>
          <w:bCs/>
          <w:color w:val="auto"/>
        </w:rPr>
        <w:t>Jamal Hayat</w:t>
      </w:r>
      <w:r w:rsidR="00D74EFA" w:rsidRPr="00870EF3">
        <w:rPr>
          <w:bCs/>
          <w:color w:val="auto"/>
        </w:rPr>
        <w:t xml:space="preserve"> (jamal.Hayat@stgeorges.nhs.uk)</w:t>
      </w:r>
    </w:p>
    <w:p w14:paraId="1DE10BB7" w14:textId="375DF50B" w:rsidR="004B6845" w:rsidRPr="00870EF3" w:rsidRDefault="004B6845" w:rsidP="00870EF3">
      <w:pPr>
        <w:rPr>
          <w:bCs/>
          <w:color w:val="auto"/>
        </w:rPr>
      </w:pPr>
      <w:r w:rsidRPr="00870EF3">
        <w:rPr>
          <w:bCs/>
          <w:color w:val="auto"/>
        </w:rPr>
        <w:t>Brad Clark</w:t>
      </w:r>
      <w:r w:rsidR="00D74EFA" w:rsidRPr="00870EF3">
        <w:rPr>
          <w:bCs/>
          <w:color w:val="auto"/>
        </w:rPr>
        <w:t xml:space="preserve"> (</w:t>
      </w:r>
      <w:hyperlink r:id="rId9" w:history="1">
        <w:r w:rsidR="007D4CE3" w:rsidRPr="00870EF3">
          <w:rPr>
            <w:rStyle w:val="Hyperlink"/>
            <w:bCs/>
          </w:rPr>
          <w:t>bradley.clark@ascension.org</w:t>
        </w:r>
      </w:hyperlink>
      <w:r w:rsidR="00D74EFA" w:rsidRPr="00870EF3">
        <w:rPr>
          <w:bCs/>
          <w:color w:val="auto"/>
        </w:rPr>
        <w:t>)</w:t>
      </w:r>
    </w:p>
    <w:p w14:paraId="5B47520F" w14:textId="3F5B803C" w:rsidR="007D4CE3" w:rsidRPr="00870EF3" w:rsidRDefault="007D4CE3" w:rsidP="00870EF3">
      <w:pPr>
        <w:rPr>
          <w:bCs/>
          <w:color w:val="auto"/>
        </w:rPr>
      </w:pPr>
      <w:r w:rsidRPr="00870EF3">
        <w:rPr>
          <w:bCs/>
          <w:color w:val="auto"/>
        </w:rPr>
        <w:t>Alex Mazur (</w:t>
      </w:r>
      <w:r w:rsidR="00177E16" w:rsidRPr="00870EF3">
        <w:rPr>
          <w:bCs/>
          <w:color w:val="auto"/>
        </w:rPr>
        <w:t>alexander-mazur@uiowa.edu</w:t>
      </w:r>
      <w:r w:rsidRPr="00870EF3">
        <w:rPr>
          <w:bCs/>
          <w:color w:val="auto"/>
        </w:rPr>
        <w:t>)</w:t>
      </w:r>
    </w:p>
    <w:p w14:paraId="3FE70F61" w14:textId="1918EFD5" w:rsidR="004B6845" w:rsidRPr="00870EF3" w:rsidRDefault="004B6845" w:rsidP="00870EF3">
      <w:pPr>
        <w:rPr>
          <w:bCs/>
          <w:color w:val="auto"/>
        </w:rPr>
      </w:pPr>
      <w:r w:rsidRPr="00870EF3">
        <w:rPr>
          <w:bCs/>
          <w:color w:val="auto"/>
        </w:rPr>
        <w:t xml:space="preserve">Marcel </w:t>
      </w:r>
      <w:proofErr w:type="spellStart"/>
      <w:r w:rsidRPr="00870EF3">
        <w:rPr>
          <w:bCs/>
          <w:color w:val="auto"/>
        </w:rPr>
        <w:t>Feher</w:t>
      </w:r>
      <w:proofErr w:type="spellEnd"/>
      <w:r w:rsidRPr="00870EF3">
        <w:rPr>
          <w:bCs/>
          <w:color w:val="auto"/>
        </w:rPr>
        <w:t xml:space="preserve"> </w:t>
      </w:r>
      <w:r w:rsidRPr="00870EF3">
        <w:rPr>
          <w:bCs/>
        </w:rPr>
        <w:t>(Marcel.Feher@uk-erlangen.de)</w:t>
      </w:r>
    </w:p>
    <w:p w14:paraId="78270F74" w14:textId="1CBEBB51" w:rsidR="004B6845" w:rsidRPr="00870EF3" w:rsidRDefault="004B6845" w:rsidP="00870EF3">
      <w:pPr>
        <w:rPr>
          <w:bCs/>
          <w:color w:val="auto"/>
        </w:rPr>
      </w:pPr>
      <w:r w:rsidRPr="00870EF3">
        <w:rPr>
          <w:bCs/>
          <w:color w:val="auto"/>
        </w:rPr>
        <w:t>Martin Arnold</w:t>
      </w:r>
      <w:r w:rsidR="00B20CD2" w:rsidRPr="00870EF3">
        <w:rPr>
          <w:bCs/>
          <w:color w:val="auto"/>
        </w:rPr>
        <w:t xml:space="preserve"> (</w:t>
      </w:r>
      <w:hyperlink r:id="rId10" w:history="1">
        <w:r w:rsidR="00BA4433" w:rsidRPr="00870EF3">
          <w:rPr>
            <w:rStyle w:val="Hyperlink"/>
            <w:bCs/>
          </w:rPr>
          <w:t>martin.arnold@uk-erlangen.de</w:t>
        </w:r>
      </w:hyperlink>
      <w:r w:rsidR="00B20CD2" w:rsidRPr="00870EF3">
        <w:rPr>
          <w:bCs/>
          <w:color w:val="auto"/>
        </w:rPr>
        <w:t>)</w:t>
      </w:r>
    </w:p>
    <w:p w14:paraId="6D7D5E3B" w14:textId="433F8B95" w:rsidR="00BA4433" w:rsidRPr="00870EF3" w:rsidRDefault="00BA4433" w:rsidP="00870EF3">
      <w:pPr>
        <w:rPr>
          <w:bCs/>
          <w:color w:val="auto"/>
        </w:rPr>
      </w:pPr>
      <w:r w:rsidRPr="00870EF3">
        <w:rPr>
          <w:bCs/>
          <w:color w:val="auto"/>
        </w:rPr>
        <w:t xml:space="preserve">Mark </w:t>
      </w:r>
      <w:proofErr w:type="spellStart"/>
      <w:r w:rsidRPr="00870EF3">
        <w:rPr>
          <w:bCs/>
          <w:color w:val="auto"/>
        </w:rPr>
        <w:t>Metzl</w:t>
      </w:r>
      <w:proofErr w:type="spellEnd"/>
      <w:r w:rsidRPr="00870EF3">
        <w:rPr>
          <w:bCs/>
          <w:color w:val="auto"/>
        </w:rPr>
        <w:t xml:space="preserve"> (</w:t>
      </w:r>
      <w:hyperlink r:id="rId11" w:history="1">
        <w:r w:rsidR="00966588" w:rsidRPr="00870EF3">
          <w:rPr>
            <w:rStyle w:val="Hyperlink"/>
            <w:bCs/>
          </w:rPr>
          <w:t>MMetzl@northshore.org</w:t>
        </w:r>
      </w:hyperlink>
      <w:r w:rsidRPr="00870EF3">
        <w:rPr>
          <w:bCs/>
          <w:color w:val="auto"/>
        </w:rPr>
        <w:t>)</w:t>
      </w:r>
    </w:p>
    <w:p w14:paraId="5DFECB0F" w14:textId="378825AC" w:rsidR="00966588" w:rsidRPr="00870EF3" w:rsidRDefault="00966588" w:rsidP="00870EF3">
      <w:pPr>
        <w:rPr>
          <w:bCs/>
        </w:rPr>
      </w:pPr>
      <w:r w:rsidRPr="00870EF3">
        <w:rPr>
          <w:bCs/>
        </w:rPr>
        <w:t>Jose Nazari (JNazari@northshore.org)</w:t>
      </w:r>
    </w:p>
    <w:p w14:paraId="67011EE6" w14:textId="5C4C4FD8" w:rsidR="00A66A72" w:rsidRPr="00870EF3" w:rsidRDefault="003857B7" w:rsidP="00870EF3">
      <w:pPr>
        <w:rPr>
          <w:bCs/>
        </w:rPr>
      </w:pPr>
      <w:r w:rsidRPr="00870EF3">
        <w:t xml:space="preserve">Erik </w:t>
      </w:r>
      <w:proofErr w:type="spellStart"/>
      <w:r w:rsidRPr="00870EF3">
        <w:t>Kulstad</w:t>
      </w:r>
      <w:proofErr w:type="spellEnd"/>
      <w:r w:rsidRPr="00870EF3">
        <w:t xml:space="preserve"> (</w:t>
      </w:r>
      <w:hyperlink r:id="rId12" w:history="1">
        <w:r w:rsidRPr="00870EF3">
          <w:rPr>
            <w:rStyle w:val="Hyperlink"/>
            <w:bCs/>
          </w:rPr>
          <w:t>Erik.Kulstad@UTSouthwestern.edu</w:t>
        </w:r>
      </w:hyperlink>
      <w:r w:rsidRPr="00870EF3">
        <w:rPr>
          <w:bCs/>
        </w:rPr>
        <w:t>)</w:t>
      </w:r>
    </w:p>
    <w:p w14:paraId="310B4508" w14:textId="77777777" w:rsidR="00A66A72" w:rsidRPr="00870EF3" w:rsidRDefault="00A66A72" w:rsidP="00870EF3">
      <w:pPr>
        <w:pStyle w:val="NormalWeb"/>
        <w:spacing w:before="0" w:beforeAutospacing="0" w:after="0" w:afterAutospacing="0"/>
        <w:rPr>
          <w:b/>
          <w:bCs/>
        </w:rPr>
      </w:pPr>
    </w:p>
    <w:p w14:paraId="186417D4" w14:textId="1FC81AD0" w:rsidR="00A66A72" w:rsidRPr="00870EF3" w:rsidRDefault="00B6336E" w:rsidP="00870EF3">
      <w:pPr>
        <w:pStyle w:val="NormalWeb"/>
        <w:spacing w:before="0" w:beforeAutospacing="0" w:after="0" w:afterAutospacing="0"/>
        <w:outlineLvl w:val="0"/>
        <w:rPr>
          <w:i/>
        </w:rPr>
      </w:pPr>
      <w:r w:rsidRPr="00870EF3">
        <w:rPr>
          <w:b/>
          <w:bCs/>
        </w:rPr>
        <w:t>Corresponding Author</w:t>
      </w:r>
      <w:r w:rsidR="00A66A72" w:rsidRPr="00870EF3">
        <w:rPr>
          <w:b/>
          <w:bCs/>
        </w:rPr>
        <w:t>:</w:t>
      </w:r>
      <w:r w:rsidR="00A66A72" w:rsidRPr="00870EF3">
        <w:t xml:space="preserve"> </w:t>
      </w:r>
    </w:p>
    <w:p w14:paraId="374624E4" w14:textId="77777777" w:rsidR="00B6336E" w:rsidRPr="00870EF3" w:rsidRDefault="00B6336E" w:rsidP="00B6336E">
      <w:pPr>
        <w:rPr>
          <w:bCs/>
          <w:color w:val="auto"/>
        </w:rPr>
      </w:pPr>
      <w:r w:rsidRPr="00870EF3">
        <w:rPr>
          <w:bCs/>
          <w:color w:val="auto"/>
        </w:rPr>
        <w:lastRenderedPageBreak/>
        <w:t xml:space="preserve">Jason </w:t>
      </w:r>
      <w:proofErr w:type="spellStart"/>
      <w:r w:rsidRPr="00870EF3">
        <w:rPr>
          <w:bCs/>
          <w:color w:val="auto"/>
        </w:rPr>
        <w:t>Zagrodzky</w:t>
      </w:r>
      <w:proofErr w:type="spellEnd"/>
      <w:r w:rsidRPr="00870EF3">
        <w:rPr>
          <w:bCs/>
          <w:color w:val="auto"/>
        </w:rPr>
        <w:t xml:space="preserve"> (</w:t>
      </w:r>
      <w:hyperlink r:id="rId13" w:history="1">
        <w:r w:rsidRPr="00870EF3">
          <w:rPr>
            <w:rStyle w:val="Hyperlink"/>
            <w:bCs/>
          </w:rPr>
          <w:t>jzagrodzkyep@gmail.com</w:t>
        </w:r>
      </w:hyperlink>
      <w:r w:rsidRPr="00870EF3">
        <w:rPr>
          <w:bCs/>
          <w:color w:val="auto"/>
        </w:rPr>
        <w:t>)</w:t>
      </w:r>
    </w:p>
    <w:p w14:paraId="134938D2" w14:textId="459BDC8C" w:rsidR="00A66A72" w:rsidRPr="00870EF3" w:rsidRDefault="00A66A72" w:rsidP="00870EF3">
      <w:pPr>
        <w:rPr>
          <w:bCs/>
          <w:color w:val="808080" w:themeColor="background1" w:themeShade="80"/>
        </w:rPr>
      </w:pPr>
    </w:p>
    <w:p w14:paraId="428659B0" w14:textId="5C6DB59D" w:rsidR="006305D7" w:rsidRPr="00870EF3" w:rsidRDefault="006305D7" w:rsidP="00870EF3">
      <w:pPr>
        <w:pStyle w:val="NormalWeb"/>
        <w:spacing w:before="0" w:beforeAutospacing="0" w:after="0" w:afterAutospacing="0"/>
      </w:pPr>
      <w:r w:rsidRPr="00870EF3">
        <w:rPr>
          <w:b/>
          <w:bCs/>
        </w:rPr>
        <w:t>KEYWORDS:</w:t>
      </w:r>
    </w:p>
    <w:p w14:paraId="1F16A2B0" w14:textId="296B250E" w:rsidR="006305D7" w:rsidRPr="00870EF3" w:rsidRDefault="00E56AA7" w:rsidP="00870EF3">
      <w:pPr>
        <w:pStyle w:val="NormalWeb"/>
        <w:spacing w:before="0" w:beforeAutospacing="0" w:after="0" w:afterAutospacing="0"/>
      </w:pPr>
      <w:r w:rsidRPr="00870EF3">
        <w:t>Atrial fibrillation</w:t>
      </w:r>
      <w:r w:rsidR="00E367D9" w:rsidRPr="00870EF3">
        <w:t xml:space="preserve">; radiofrequency ablation; cryoablation; esophageal injury; esophageal cooling; esophageal warming, </w:t>
      </w:r>
      <w:proofErr w:type="spellStart"/>
      <w:r w:rsidR="00E367D9" w:rsidRPr="00870EF3">
        <w:t>atrioesophageal</w:t>
      </w:r>
      <w:proofErr w:type="spellEnd"/>
      <w:r w:rsidR="00E367D9" w:rsidRPr="00870EF3">
        <w:t xml:space="preserve"> fistula</w:t>
      </w:r>
    </w:p>
    <w:p w14:paraId="1AE826DB" w14:textId="77777777" w:rsidR="00E56AA7" w:rsidRPr="00870EF3" w:rsidRDefault="00E56AA7" w:rsidP="00870EF3">
      <w:pPr>
        <w:pStyle w:val="NormalWeb"/>
        <w:spacing w:before="0" w:beforeAutospacing="0" w:after="0" w:afterAutospacing="0"/>
      </w:pPr>
    </w:p>
    <w:p w14:paraId="426C0671" w14:textId="5252E7C9" w:rsidR="006305D7" w:rsidRPr="00870EF3" w:rsidRDefault="00086FF5" w:rsidP="00870EF3">
      <w:r w:rsidRPr="00870EF3">
        <w:rPr>
          <w:b/>
          <w:bCs/>
        </w:rPr>
        <w:t>SUMMARY</w:t>
      </w:r>
      <w:r w:rsidR="006305D7" w:rsidRPr="00870EF3">
        <w:rPr>
          <w:b/>
          <w:bCs/>
        </w:rPr>
        <w:t>:</w:t>
      </w:r>
    </w:p>
    <w:p w14:paraId="3ECD5E95" w14:textId="672E87A8" w:rsidR="006305D7" w:rsidRPr="00870EF3" w:rsidRDefault="00A802B6" w:rsidP="00870EF3">
      <w:pPr>
        <w:rPr>
          <w:color w:val="808080" w:themeColor="background1" w:themeShade="80"/>
        </w:rPr>
      </w:pPr>
      <w:r w:rsidRPr="00870EF3">
        <w:t xml:space="preserve">The goal of this protocol is to describe the </w:t>
      </w:r>
      <w:r w:rsidR="00A84094" w:rsidRPr="00870EF3">
        <w:t>use</w:t>
      </w:r>
      <w:r w:rsidRPr="00870EF3">
        <w:t xml:space="preserve"> of esophageal temperature modulation to counteract</w:t>
      </w:r>
      <w:r w:rsidR="007228B7" w:rsidRPr="00870EF3">
        <w:t xml:space="preserve"> esophageal</w:t>
      </w:r>
      <w:r w:rsidRPr="00870EF3">
        <w:t xml:space="preserve"> thermal injury from left atrial ablation for the treatment of atrial fibrillation.</w:t>
      </w:r>
      <w:r w:rsidR="008B1B99">
        <w:t xml:space="preserve"> </w:t>
      </w:r>
    </w:p>
    <w:p w14:paraId="56139F17" w14:textId="77777777" w:rsidR="00A802B6" w:rsidRPr="00870EF3" w:rsidRDefault="00A802B6" w:rsidP="00870EF3"/>
    <w:p w14:paraId="3F0FC57B" w14:textId="2392E955" w:rsidR="007A4DD6" w:rsidRPr="00870EF3" w:rsidRDefault="006305D7" w:rsidP="00870EF3">
      <w:pPr>
        <w:rPr>
          <w:color w:val="808080"/>
        </w:rPr>
      </w:pPr>
      <w:r w:rsidRPr="00870EF3">
        <w:rPr>
          <w:b/>
          <w:bCs/>
        </w:rPr>
        <w:t>ABSTRACT:</w:t>
      </w:r>
    </w:p>
    <w:p w14:paraId="5B17E2E3" w14:textId="5D340B18" w:rsidR="006305D7" w:rsidRPr="00870EF3" w:rsidRDefault="00D02E87" w:rsidP="00870EF3">
      <w:r w:rsidRPr="00870EF3">
        <w:t xml:space="preserve">Ablation of the left atrium using either radiofrequency (RF) or </w:t>
      </w:r>
      <w:proofErr w:type="spellStart"/>
      <w:r w:rsidRPr="00870EF3">
        <w:t>cryothermal</w:t>
      </w:r>
      <w:proofErr w:type="spellEnd"/>
      <w:r w:rsidRPr="00870EF3">
        <w:t xml:space="preserve"> energy</w:t>
      </w:r>
      <w:r w:rsidR="00F65CE4" w:rsidRPr="00870EF3">
        <w:t xml:space="preserve"> is an effective treatment for atrial fibrillation (AF) and is the most frequent type of cardiac ablation procedure performed.</w:t>
      </w:r>
      <w:r w:rsidR="008B1B99">
        <w:t xml:space="preserve"> </w:t>
      </w:r>
      <w:r w:rsidR="00A93281" w:rsidRPr="00870EF3">
        <w:t>Although generally safe, collateral injury to surrounding structures, particularly the esophagus, remains a concern.</w:t>
      </w:r>
      <w:r w:rsidR="008B1B99">
        <w:t xml:space="preserve"> </w:t>
      </w:r>
      <w:r w:rsidR="00A93281" w:rsidRPr="00870EF3">
        <w:t>Cooling or warming the esophagus to counteract the heat from RF ablation, or the cold from cryoablation, is a method that is used to reduce thermal esophageal injury</w:t>
      </w:r>
      <w:r w:rsidR="009D2695" w:rsidRPr="00870EF3">
        <w:t>, and there are increasing data to support this approach</w:t>
      </w:r>
      <w:r w:rsidR="00A93281" w:rsidRPr="00870EF3">
        <w:t>.</w:t>
      </w:r>
      <w:r w:rsidR="008B1B99">
        <w:t xml:space="preserve"> </w:t>
      </w:r>
      <w:r w:rsidR="00A93281" w:rsidRPr="00870EF3">
        <w:t xml:space="preserve">This protocol describes the use of a </w:t>
      </w:r>
      <w:r w:rsidR="00B6336E" w:rsidRPr="00870EF3">
        <w:t>commercially available</w:t>
      </w:r>
      <w:r w:rsidR="00A93281" w:rsidRPr="00870EF3">
        <w:t xml:space="preserve"> esophageal </w:t>
      </w:r>
      <w:r w:rsidR="0021758B" w:rsidRPr="00870EF3">
        <w:t>temperature management</w:t>
      </w:r>
      <w:r w:rsidR="00A93281" w:rsidRPr="00870EF3">
        <w:t xml:space="preserve"> device</w:t>
      </w:r>
      <w:r w:rsidR="009D2695" w:rsidRPr="00870EF3">
        <w:t xml:space="preserve"> to cool or warm the esophagus </w:t>
      </w:r>
      <w:r w:rsidR="00356A08" w:rsidRPr="00870EF3">
        <w:t>to reduce esophageal injury during left atrial ablation.</w:t>
      </w:r>
      <w:r w:rsidR="008B1B99">
        <w:t xml:space="preserve"> </w:t>
      </w:r>
      <w:r w:rsidR="00D03D4D" w:rsidRPr="00870EF3">
        <w:t xml:space="preserve">The </w:t>
      </w:r>
      <w:r w:rsidR="0021758B" w:rsidRPr="00870EF3">
        <w:t xml:space="preserve">temperature management </w:t>
      </w:r>
      <w:r w:rsidR="00D03D4D" w:rsidRPr="00870EF3">
        <w:t xml:space="preserve">device is powered by standard water-blanket heat </w:t>
      </w:r>
      <w:proofErr w:type="gramStart"/>
      <w:r w:rsidR="00D03D4D" w:rsidRPr="00870EF3">
        <w:t>exchangers, and</w:t>
      </w:r>
      <w:proofErr w:type="gramEnd"/>
      <w:r w:rsidR="00D03D4D" w:rsidRPr="00870EF3">
        <w:t xml:space="preserve"> is shaped like a standard orogastric tube placed for gastric suctioning and decompression.</w:t>
      </w:r>
      <w:r w:rsidR="008B1B99">
        <w:t xml:space="preserve"> </w:t>
      </w:r>
      <w:r w:rsidR="00D03D4D" w:rsidRPr="00870EF3">
        <w:t>Water circulates through the device in a closed-loop</w:t>
      </w:r>
      <w:r w:rsidR="006E168D" w:rsidRPr="00870EF3">
        <w:t xml:space="preserve"> circuit, transferring heat across the silicone walls of the dev</w:t>
      </w:r>
      <w:bookmarkStart w:id="0" w:name="_GoBack"/>
      <w:bookmarkEnd w:id="0"/>
      <w:r w:rsidR="006E168D" w:rsidRPr="00870EF3">
        <w:t>ice, through the esophageal wall.</w:t>
      </w:r>
      <w:r w:rsidR="008B1B99">
        <w:t xml:space="preserve"> </w:t>
      </w:r>
      <w:r w:rsidR="006E168D" w:rsidRPr="00870EF3">
        <w:t>Placement of the device is analogous to the placement of a typical orogastric tube</w:t>
      </w:r>
      <w:r w:rsidR="00B85E96" w:rsidRPr="00870EF3">
        <w:t>, and temperature is adjusted via the external heat-exchanger console</w:t>
      </w:r>
      <w:r w:rsidR="006E168D" w:rsidRPr="00870EF3">
        <w:t>.</w:t>
      </w:r>
      <w:r w:rsidR="008B1B99">
        <w:t xml:space="preserve"> </w:t>
      </w:r>
    </w:p>
    <w:p w14:paraId="685AADCE" w14:textId="77777777" w:rsidR="00D02E87" w:rsidRPr="00870EF3" w:rsidRDefault="00D02E87" w:rsidP="00870EF3"/>
    <w:p w14:paraId="3881F96B" w14:textId="3AE151FA" w:rsidR="007A4DD6" w:rsidRPr="00870EF3" w:rsidRDefault="006305D7" w:rsidP="00870EF3">
      <w:pPr>
        <w:rPr>
          <w:color w:val="808080"/>
        </w:rPr>
      </w:pPr>
      <w:r w:rsidRPr="00870EF3">
        <w:rPr>
          <w:b/>
        </w:rPr>
        <w:t>INTRODUCTION</w:t>
      </w:r>
      <w:r w:rsidRPr="00870EF3">
        <w:rPr>
          <w:b/>
          <w:bCs/>
        </w:rPr>
        <w:t>:</w:t>
      </w:r>
    </w:p>
    <w:p w14:paraId="34FD50D8" w14:textId="04D23460" w:rsidR="00B74085" w:rsidRPr="00870EF3" w:rsidRDefault="005E1A21" w:rsidP="00870EF3">
      <w:pPr>
        <w:rPr>
          <w:bCs/>
        </w:rPr>
      </w:pPr>
      <w:r w:rsidRPr="00870EF3">
        <w:rPr>
          <w:bCs/>
        </w:rPr>
        <w:t>Left atrial ablation to perform pulmonary vein isolation (PVI) is increasingly utilized for the treatment of atrial fibrillation</w:t>
      </w:r>
      <w:r w:rsidR="00644033" w:rsidRPr="00870EF3">
        <w:rPr>
          <w:bCs/>
        </w:rPr>
        <w:fldChar w:fldCharType="begin">
          <w:fldData xml:space="preserve">PEVuZE5vdGU+PENpdGU+PEF1dGhvcj5DYWxraW5zPC9BdXRob3I+PFllYXI+MjAxODwvWWVhcj48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</w:fldData>
        </w:fldChar>
      </w:r>
      <w:r w:rsidR="00644033" w:rsidRPr="00870EF3">
        <w:rPr>
          <w:bCs/>
        </w:rPr>
        <w:instrText xml:space="preserve"> ADDIN EN.CITE </w:instrText>
      </w:r>
      <w:r w:rsidR="00644033" w:rsidRPr="00870EF3">
        <w:rPr>
          <w:bCs/>
        </w:rPr>
        <w:fldChar w:fldCharType="begin">
          <w:fldData xml:space="preserve">PEVuZE5vdGU+PENpdGU+PEF1dGhvcj5DYWxraW5zPC9BdXRob3I+PFllYXI+MjAxODwvWWVhcj48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</w:fldData>
        </w:fldChar>
      </w:r>
      <w:r w:rsidR="00644033" w:rsidRPr="00870EF3">
        <w:rPr>
          <w:bCs/>
        </w:rPr>
        <w:instrText xml:space="preserve"> ADDIN EN.CITE.DATA </w:instrText>
      </w:r>
      <w:r w:rsidR="00644033" w:rsidRPr="00870EF3">
        <w:rPr>
          <w:bCs/>
        </w:rPr>
      </w:r>
      <w:r w:rsidR="00644033" w:rsidRPr="00870EF3">
        <w:rPr>
          <w:bCs/>
        </w:rPr>
        <w:fldChar w:fldCharType="end"/>
      </w:r>
      <w:r w:rsidR="00644033" w:rsidRPr="00870EF3">
        <w:rPr>
          <w:bCs/>
        </w:rPr>
      </w:r>
      <w:r w:rsidR="00644033" w:rsidRPr="00870EF3">
        <w:rPr>
          <w:bCs/>
        </w:rPr>
        <w:fldChar w:fldCharType="separate"/>
      </w:r>
      <w:r w:rsidR="00644033" w:rsidRPr="00870EF3">
        <w:rPr>
          <w:bCs/>
          <w:noProof/>
          <w:vertAlign w:val="superscript"/>
        </w:rPr>
        <w:t>1</w:t>
      </w:r>
      <w:r w:rsidR="00644033" w:rsidRPr="00870EF3">
        <w:rPr>
          <w:bCs/>
        </w:rPr>
        <w:fldChar w:fldCharType="end"/>
      </w:r>
      <w:r w:rsidRPr="00870EF3">
        <w:rPr>
          <w:bCs/>
        </w:rPr>
        <w:t>.</w:t>
      </w:r>
      <w:r w:rsidR="008B1B99">
        <w:rPr>
          <w:bCs/>
        </w:rPr>
        <w:t xml:space="preserve"> </w:t>
      </w:r>
      <w:r w:rsidRPr="00870EF3">
        <w:rPr>
          <w:bCs/>
        </w:rPr>
        <w:t xml:space="preserve">The attainment of PVI can be achieved with radiofrequency (RF) energy to </w:t>
      </w:r>
      <w:r w:rsidR="007228B7" w:rsidRPr="00870EF3">
        <w:rPr>
          <w:bCs/>
        </w:rPr>
        <w:t>burn</w:t>
      </w:r>
      <w:r w:rsidRPr="00870EF3">
        <w:rPr>
          <w:bCs/>
        </w:rPr>
        <w:t xml:space="preserve"> atrial tissue or with direct application of </w:t>
      </w:r>
      <w:proofErr w:type="spellStart"/>
      <w:r w:rsidRPr="00870EF3">
        <w:rPr>
          <w:bCs/>
        </w:rPr>
        <w:t>cryothermal</w:t>
      </w:r>
      <w:proofErr w:type="spellEnd"/>
      <w:r w:rsidRPr="00870EF3">
        <w:rPr>
          <w:bCs/>
        </w:rPr>
        <w:t xml:space="preserve"> energy; however, collateral damage to surrounding structures remains a risk</w:t>
      </w:r>
      <w:r w:rsidR="00BD44F9" w:rsidRPr="00870EF3">
        <w:rPr>
          <w:bCs/>
        </w:rPr>
        <w:t xml:space="preserve"> with either method, with esophageal injury being one of the most serious</w:t>
      </w:r>
      <w:r w:rsidR="00644033" w:rsidRPr="00870EF3">
        <w:rPr>
          <w:bCs/>
        </w:rPr>
        <w:fldChar w:fldCharType="begin">
          <w:fldData xml:space="preserve">PEVuZE5vdGU+PENpdGU+PEF1dGhvcj5IYW48L0F1dGhvcj48WWVhcj4yMDE3PC9ZZWFyPjxSZWNO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==
</w:fldData>
        </w:fldChar>
      </w:r>
      <w:r w:rsidR="00644033" w:rsidRPr="00870EF3">
        <w:rPr>
          <w:bCs/>
        </w:rPr>
        <w:instrText xml:space="preserve"> ADDIN EN.CITE </w:instrText>
      </w:r>
      <w:r w:rsidR="00644033" w:rsidRPr="00870EF3">
        <w:rPr>
          <w:bCs/>
        </w:rPr>
        <w:fldChar w:fldCharType="begin">
          <w:fldData xml:space="preserve">PEVuZE5vdGU+PENpdGU+PEF1dGhvcj5IYW48L0F1dGhvcj48WWVhcj4yMDE3PC9ZZWFyPjxSZWNO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==
</w:fldData>
        </w:fldChar>
      </w:r>
      <w:r w:rsidR="00644033" w:rsidRPr="00870EF3">
        <w:rPr>
          <w:bCs/>
        </w:rPr>
        <w:instrText xml:space="preserve"> ADDIN EN.CITE.DATA </w:instrText>
      </w:r>
      <w:r w:rsidR="00644033" w:rsidRPr="00870EF3">
        <w:rPr>
          <w:bCs/>
        </w:rPr>
      </w:r>
      <w:r w:rsidR="00644033" w:rsidRPr="00870EF3">
        <w:rPr>
          <w:bCs/>
        </w:rPr>
        <w:fldChar w:fldCharType="end"/>
      </w:r>
      <w:r w:rsidR="00644033" w:rsidRPr="00870EF3">
        <w:rPr>
          <w:bCs/>
        </w:rPr>
      </w:r>
      <w:r w:rsidR="00644033" w:rsidRPr="00870EF3">
        <w:rPr>
          <w:bCs/>
        </w:rPr>
        <w:fldChar w:fldCharType="separate"/>
      </w:r>
      <w:r w:rsidR="00644033" w:rsidRPr="00870EF3">
        <w:rPr>
          <w:bCs/>
          <w:noProof/>
          <w:vertAlign w:val="superscript"/>
        </w:rPr>
        <w:t>2-4</w:t>
      </w:r>
      <w:r w:rsidR="00644033" w:rsidRPr="00870EF3">
        <w:rPr>
          <w:bCs/>
        </w:rPr>
        <w:fldChar w:fldCharType="end"/>
      </w:r>
      <w:r w:rsidRPr="00870EF3">
        <w:rPr>
          <w:bCs/>
        </w:rPr>
        <w:t>.</w:t>
      </w:r>
      <w:r w:rsidR="008B1B99">
        <w:rPr>
          <w:bCs/>
        </w:rPr>
        <w:t xml:space="preserve"> </w:t>
      </w:r>
      <w:r w:rsidR="00BD44F9" w:rsidRPr="00870EF3">
        <w:rPr>
          <w:bCs/>
        </w:rPr>
        <w:t xml:space="preserve">The most extreme esophageal injury, </w:t>
      </w:r>
      <w:proofErr w:type="spellStart"/>
      <w:r w:rsidR="00BD44F9" w:rsidRPr="00870EF3">
        <w:rPr>
          <w:bCs/>
        </w:rPr>
        <w:t>atrioesophageal</w:t>
      </w:r>
      <w:proofErr w:type="spellEnd"/>
      <w:r w:rsidR="00BD44F9" w:rsidRPr="00870EF3">
        <w:rPr>
          <w:bCs/>
        </w:rPr>
        <w:t xml:space="preserve"> fistula (AEF)</w:t>
      </w:r>
      <w:r w:rsidR="00644033">
        <w:rPr>
          <w:bCs/>
        </w:rPr>
        <w:t>,</w:t>
      </w:r>
      <w:r w:rsidRPr="00870EF3">
        <w:rPr>
          <w:bCs/>
        </w:rPr>
        <w:t xml:space="preserve"> </w:t>
      </w:r>
      <w:r w:rsidR="00BD44F9" w:rsidRPr="00870EF3">
        <w:rPr>
          <w:bCs/>
        </w:rPr>
        <w:t>remains challenging to</w:t>
      </w:r>
      <w:r w:rsidR="007228B7" w:rsidRPr="00870EF3">
        <w:rPr>
          <w:bCs/>
        </w:rPr>
        <w:t xml:space="preserve"> prevent and</w:t>
      </w:r>
      <w:r w:rsidR="00BD44F9" w:rsidRPr="00870EF3">
        <w:rPr>
          <w:bCs/>
        </w:rPr>
        <w:t xml:space="preserve"> diagnose, and carries a very high mortality</w:t>
      </w:r>
      <w:r w:rsidR="00644033" w:rsidRPr="00870EF3">
        <w:rPr>
          <w:bCs/>
        </w:rPr>
        <w:fldChar w:fldCharType="begin">
          <w:fldData xml:space="preserve">PEVuZE5vdGU+PENpdGU+PEF1dGhvcj5aYWthcmlhPC9BdXRob3I+PFllYXI+MjAxOTwvWWVhcj48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</w:fldData>
        </w:fldChar>
      </w:r>
      <w:r w:rsidR="00644033" w:rsidRPr="00870EF3">
        <w:rPr>
          <w:bCs/>
        </w:rPr>
        <w:instrText xml:space="preserve"> ADDIN EN.CITE </w:instrText>
      </w:r>
      <w:r w:rsidR="00644033" w:rsidRPr="00870EF3">
        <w:rPr>
          <w:bCs/>
        </w:rPr>
        <w:fldChar w:fldCharType="begin">
          <w:fldData xml:space="preserve">PEVuZE5vdGU+PENpdGU+PEF1dGhvcj5aYWthcmlhPC9BdXRob3I+PFllYXI+MjAxOTwvWWVhcj48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</w:fldData>
        </w:fldChar>
      </w:r>
      <w:r w:rsidR="00644033" w:rsidRPr="00870EF3">
        <w:rPr>
          <w:bCs/>
        </w:rPr>
        <w:instrText xml:space="preserve"> ADDIN EN.CITE.DATA </w:instrText>
      </w:r>
      <w:r w:rsidR="00644033" w:rsidRPr="00870EF3">
        <w:rPr>
          <w:bCs/>
        </w:rPr>
      </w:r>
      <w:r w:rsidR="00644033" w:rsidRPr="00870EF3">
        <w:rPr>
          <w:bCs/>
        </w:rPr>
        <w:fldChar w:fldCharType="end"/>
      </w:r>
      <w:r w:rsidR="00644033" w:rsidRPr="00870EF3">
        <w:rPr>
          <w:bCs/>
        </w:rPr>
      </w:r>
      <w:r w:rsidR="00644033" w:rsidRPr="00870EF3">
        <w:rPr>
          <w:bCs/>
        </w:rPr>
        <w:fldChar w:fldCharType="separate"/>
      </w:r>
      <w:r w:rsidR="00644033" w:rsidRPr="00870EF3">
        <w:rPr>
          <w:bCs/>
          <w:noProof/>
          <w:vertAlign w:val="superscript"/>
        </w:rPr>
        <w:t>5,6</w:t>
      </w:r>
      <w:r w:rsidR="00644033" w:rsidRPr="00870EF3">
        <w:rPr>
          <w:bCs/>
        </w:rPr>
        <w:fldChar w:fldCharType="end"/>
      </w:r>
      <w:r w:rsidR="00BD44F9" w:rsidRPr="00870EF3">
        <w:rPr>
          <w:bCs/>
        </w:rPr>
        <w:t>.</w:t>
      </w:r>
      <w:r w:rsidR="008B1B99">
        <w:rPr>
          <w:bCs/>
        </w:rPr>
        <w:t xml:space="preserve"> </w:t>
      </w:r>
    </w:p>
    <w:p w14:paraId="3053766C" w14:textId="77777777" w:rsidR="00B74085" w:rsidRPr="00870EF3" w:rsidRDefault="00B74085" w:rsidP="00870EF3">
      <w:pPr>
        <w:rPr>
          <w:bCs/>
        </w:rPr>
      </w:pPr>
    </w:p>
    <w:p w14:paraId="7F185F74" w14:textId="34D3506B" w:rsidR="00E56AA7" w:rsidRPr="00870EF3" w:rsidRDefault="00BD44F9" w:rsidP="00870EF3">
      <w:pPr>
        <w:rPr>
          <w:bCs/>
        </w:rPr>
      </w:pPr>
      <w:r w:rsidRPr="00870EF3">
        <w:rPr>
          <w:bCs/>
        </w:rPr>
        <w:t xml:space="preserve">A number of techniques have been utilized to reduce the risk of AEF, including reducing power applied to vulnerable regions, monitoring luminal esophageal temperature (LET), </w:t>
      </w:r>
      <w:r w:rsidR="0079136B" w:rsidRPr="00870EF3">
        <w:rPr>
          <w:bCs/>
        </w:rPr>
        <w:t xml:space="preserve">deviating the esophagus during ablation, and cooling or </w:t>
      </w:r>
      <w:r w:rsidR="00D061DD" w:rsidRPr="00870EF3">
        <w:rPr>
          <w:bCs/>
        </w:rPr>
        <w:t>warming the esophagus</w:t>
      </w:r>
      <w:r w:rsidR="00644033" w:rsidRPr="00870EF3">
        <w:rPr>
          <w:bCs/>
        </w:rPr>
        <w:fldChar w:fldCharType="begin"/>
      </w:r>
      <w:r w:rsidR="00644033" w:rsidRPr="00870EF3">
        <w:rPr>
          <w:bCs/>
        </w:rPr>
        <w:instrText xml:space="preserve"> ADDIN EN.CITE &lt;EndNote&gt;&lt;Cite&gt;&lt;Author&gt;Kadado&lt;/Author&gt;&lt;Year&gt;2019&lt;/Year&gt;&lt;RecNum&gt;6624&lt;/RecNum&gt;&lt;DisplayText&gt;&lt;style face="superscript"&gt;7&lt;/style&gt;&lt;/DisplayText&gt;&lt;record&gt;&lt;rec-number&gt;6624&lt;/rec-number&gt;&lt;foreign-keys&gt;&lt;key app="EN" db-id="2ef9zaasetf0zhefffjxezth2599dz9zddz9" timestamp="1561461241" guid="a5b37e6c-ce44-41d2-9d20-3fef2a80d56d"&gt;6624&lt;/key&gt;&lt;/foreign-keys&gt;&lt;ref-type name="Journal Article"&gt;17&lt;/ref-type&gt;&lt;contributors&gt;&lt;authors&gt;&lt;author&gt;Kadado, Anis John&lt;/author&gt;&lt;author&gt;Akar, Joseph G.&lt;/author&gt;&lt;author&gt;Hummel, James P.&lt;/author&gt;&lt;/authors&gt;&lt;/contributors&gt;&lt;titles&gt;&lt;title&gt;Luminal esophageal temperature monitoring to reduce esophageal thermal injury during catheter ablation for atrial fibrillation: A review&lt;/title&gt;&lt;secondary-title&gt;Trends in Cardiovascular Medicine&lt;/secondary-title&gt;&lt;/titles&gt;&lt;periodical&gt;&lt;full-title&gt;Trends in Cardiovascular Medicine&lt;/full-title&gt;&lt;/periodical&gt;&lt;pages&gt;264-271&lt;/pages&gt;&lt;volume&gt;29&lt;/volume&gt;&lt;number&gt;5&lt;/number&gt;&lt;keywords&gt;&lt;keyword&gt;Atrial fibrillation&lt;/keyword&gt;&lt;keyword&gt;Ablation&lt;/keyword&gt;&lt;keyword&gt;Temperature monitoring&lt;/keyword&gt;&lt;/keywords&gt;&lt;dates&gt;&lt;year&gt;2019&lt;/year&gt;&lt;pub-dates&gt;&lt;date&gt;2019/07/01/&lt;/date&gt;&lt;/pub-dates&gt;&lt;/dates&gt;&lt;isbn&gt;1050-1738&lt;/isbn&gt;&lt;urls&gt;&lt;related-urls&gt;&lt;url&gt;http://www.sciencedirect.com/science/article/pii/S105017381830210X&lt;/url&gt;&lt;/related-urls&gt;&lt;/urls&gt;&lt;electronic-resource-num&gt;https://doi.org/10.1016/j.tcm.2018.09.010&lt;/electronic-resource-num&gt;&lt;/record&gt;&lt;/Cite&gt;&lt;/EndNote&gt;</w:instrText>
      </w:r>
      <w:r w:rsidR="00644033" w:rsidRPr="00870EF3">
        <w:rPr>
          <w:bCs/>
        </w:rPr>
        <w:fldChar w:fldCharType="separate"/>
      </w:r>
      <w:r w:rsidR="00644033" w:rsidRPr="00870EF3">
        <w:rPr>
          <w:bCs/>
          <w:noProof/>
          <w:vertAlign w:val="superscript"/>
        </w:rPr>
        <w:t>7</w:t>
      </w:r>
      <w:r w:rsidR="00644033" w:rsidRPr="00870EF3">
        <w:rPr>
          <w:bCs/>
        </w:rPr>
        <w:fldChar w:fldCharType="end"/>
      </w:r>
      <w:r w:rsidR="00D061DD" w:rsidRPr="00870EF3">
        <w:rPr>
          <w:bCs/>
        </w:rPr>
        <w:t>.</w:t>
      </w:r>
      <w:r w:rsidR="008B1B99">
        <w:rPr>
          <w:bCs/>
        </w:rPr>
        <w:t xml:space="preserve"> </w:t>
      </w:r>
      <w:r w:rsidR="00617229" w:rsidRPr="00870EF3">
        <w:rPr>
          <w:bCs/>
        </w:rPr>
        <w:t>Directly countering the thermal energy delivered to the esophagus, primarily by cooling against the RF heating, has been used in a variety of formats</w:t>
      </w:r>
      <w:r w:rsidR="00644033" w:rsidRPr="00870EF3">
        <w:rPr>
          <w:bCs/>
        </w:rPr>
        <w:fldChar w:fldCharType="begin">
          <w:fldData xml:space="preserve">PEVuZE5vdGU+PENpdGU+PEF1dGhvcj5CZXJqYW5vPC9BdXRob3I+PFllYXI+MjAwNTwvWWVhcj48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</w:fldData>
        </w:fldChar>
      </w:r>
      <w:r w:rsidR="00644033" w:rsidRPr="00870EF3">
        <w:rPr>
          <w:bCs/>
        </w:rPr>
        <w:instrText xml:space="preserve"> ADDIN EN.CITE </w:instrText>
      </w:r>
      <w:r w:rsidR="00644033" w:rsidRPr="00870EF3">
        <w:rPr>
          <w:bCs/>
        </w:rPr>
        <w:fldChar w:fldCharType="begin">
          <w:fldData xml:space="preserve">PEVuZE5vdGU+PENpdGU+PEF1dGhvcj5CZXJqYW5vPC9BdXRob3I+PFllYXI+MjAwNTwvWWVhcj48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</w:fldData>
        </w:fldChar>
      </w:r>
      <w:r w:rsidR="00644033" w:rsidRPr="00870EF3">
        <w:rPr>
          <w:bCs/>
        </w:rPr>
        <w:instrText xml:space="preserve"> ADDIN EN.CITE.DATA </w:instrText>
      </w:r>
      <w:r w:rsidR="00644033" w:rsidRPr="00870EF3">
        <w:rPr>
          <w:bCs/>
        </w:rPr>
      </w:r>
      <w:r w:rsidR="00644033" w:rsidRPr="00870EF3">
        <w:rPr>
          <w:bCs/>
        </w:rPr>
        <w:fldChar w:fldCharType="end"/>
      </w:r>
      <w:r w:rsidR="00644033" w:rsidRPr="00870EF3">
        <w:rPr>
          <w:bCs/>
        </w:rPr>
      </w:r>
      <w:r w:rsidR="00644033" w:rsidRPr="00870EF3">
        <w:rPr>
          <w:bCs/>
        </w:rPr>
        <w:fldChar w:fldCharType="separate"/>
      </w:r>
      <w:r w:rsidR="00644033" w:rsidRPr="00870EF3">
        <w:rPr>
          <w:bCs/>
          <w:noProof/>
          <w:vertAlign w:val="superscript"/>
        </w:rPr>
        <w:t>8-16</w:t>
      </w:r>
      <w:r w:rsidR="00644033" w:rsidRPr="00870EF3">
        <w:rPr>
          <w:bCs/>
        </w:rPr>
        <w:fldChar w:fldCharType="end"/>
      </w:r>
      <w:r w:rsidR="00617229" w:rsidRPr="00870EF3">
        <w:rPr>
          <w:bCs/>
        </w:rPr>
        <w:t>.</w:t>
      </w:r>
      <w:r w:rsidR="008B1B99">
        <w:rPr>
          <w:bCs/>
        </w:rPr>
        <w:t xml:space="preserve"> </w:t>
      </w:r>
      <w:r w:rsidR="002B2849" w:rsidRPr="00870EF3">
        <w:rPr>
          <w:bCs/>
        </w:rPr>
        <w:t xml:space="preserve">An advantage to </w:t>
      </w:r>
      <w:r w:rsidR="009C1F19" w:rsidRPr="00870EF3">
        <w:rPr>
          <w:bCs/>
        </w:rPr>
        <w:t>cooling</w:t>
      </w:r>
      <w:r w:rsidR="009F2EE6" w:rsidRPr="00870EF3">
        <w:rPr>
          <w:bCs/>
        </w:rPr>
        <w:t xml:space="preserve"> during RF ablation or warming during cryoablation</w:t>
      </w:r>
      <w:r w:rsidR="009C1F19" w:rsidRPr="00870EF3">
        <w:rPr>
          <w:bCs/>
        </w:rPr>
        <w:t xml:space="preserve"> is that a preventive approach to injury is taken, in contrast to temperature monitoring, which involves </w:t>
      </w:r>
      <w:r w:rsidR="00FF415C" w:rsidRPr="00870EF3">
        <w:rPr>
          <w:bCs/>
        </w:rPr>
        <w:t xml:space="preserve">a </w:t>
      </w:r>
      <w:r w:rsidR="009C1F19" w:rsidRPr="00870EF3">
        <w:rPr>
          <w:bCs/>
        </w:rPr>
        <w:t xml:space="preserve">reactive approach (stopping ablation when temperature rises). The reactive approach, although often used, </w:t>
      </w:r>
      <w:r w:rsidR="00085C4E" w:rsidRPr="00870EF3">
        <w:rPr>
          <w:bCs/>
        </w:rPr>
        <w:t>may</w:t>
      </w:r>
      <w:r w:rsidR="009C1F19" w:rsidRPr="00870EF3">
        <w:rPr>
          <w:bCs/>
        </w:rPr>
        <w:t xml:space="preserve"> be of limited efficacy</w:t>
      </w:r>
      <w:r w:rsidR="00BD2EFC" w:rsidRPr="00870EF3">
        <w:rPr>
          <w:bCs/>
        </w:rPr>
        <w:fldChar w:fldCharType="begin">
          <w:fldData xml:space="preserve">PEVuZE5vdGU+PENpdGU+PEF1dGhvcj5NdWxsZXI8L0F1dGhvcj48WWVhcj4yMDE1PC9ZZWFyPjxS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</w:fldData>
        </w:fldChar>
      </w:r>
      <w:r w:rsidR="00BD2EFC" w:rsidRPr="00870EF3">
        <w:rPr>
          <w:bCs/>
        </w:rPr>
        <w:instrText xml:space="preserve"> ADDIN EN.CITE </w:instrText>
      </w:r>
      <w:r w:rsidR="00BD2EFC" w:rsidRPr="00870EF3">
        <w:rPr>
          <w:bCs/>
        </w:rPr>
        <w:fldChar w:fldCharType="begin">
          <w:fldData xml:space="preserve">PEVuZE5vdGU+PENpdGU+PEF1dGhvcj5NdWxsZXI8L0F1dGhvcj48WWVhcj4yMDE1PC9ZZWFyPjxS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</w:fldData>
        </w:fldChar>
      </w:r>
      <w:r w:rsidR="00BD2EFC" w:rsidRPr="00870EF3">
        <w:rPr>
          <w:bCs/>
        </w:rPr>
        <w:instrText xml:space="preserve"> ADDIN EN.CITE.DATA </w:instrText>
      </w:r>
      <w:r w:rsidR="00BD2EFC" w:rsidRPr="00870EF3">
        <w:rPr>
          <w:bCs/>
        </w:rPr>
      </w:r>
      <w:r w:rsidR="00BD2EFC" w:rsidRPr="00870EF3">
        <w:rPr>
          <w:bCs/>
        </w:rPr>
        <w:fldChar w:fldCharType="end"/>
      </w:r>
      <w:r w:rsidR="00BD2EFC" w:rsidRPr="00870EF3">
        <w:rPr>
          <w:bCs/>
        </w:rPr>
      </w:r>
      <w:r w:rsidR="00BD2EFC" w:rsidRPr="00870EF3">
        <w:rPr>
          <w:bCs/>
        </w:rPr>
        <w:fldChar w:fldCharType="separate"/>
      </w:r>
      <w:r w:rsidR="00BD2EFC" w:rsidRPr="00870EF3">
        <w:rPr>
          <w:bCs/>
          <w:noProof/>
          <w:vertAlign w:val="superscript"/>
        </w:rPr>
        <w:t>17</w:t>
      </w:r>
      <w:r w:rsidR="00BD2EFC" w:rsidRPr="00870EF3">
        <w:rPr>
          <w:bCs/>
        </w:rPr>
        <w:fldChar w:fldCharType="end"/>
      </w:r>
      <w:r w:rsidR="000C2364" w:rsidRPr="00870EF3">
        <w:rPr>
          <w:bCs/>
        </w:rPr>
        <w:t>,</w:t>
      </w:r>
      <w:r w:rsidR="009C1F19" w:rsidRPr="00870EF3">
        <w:rPr>
          <w:bCs/>
        </w:rPr>
        <w:t xml:space="preserve"> with a recent review noting that currently available discrete sensor probes, whether single or multiple, do not appear to significantly reduce injury rates</w:t>
      </w:r>
      <w:r w:rsidR="00644033" w:rsidRPr="00870EF3">
        <w:rPr>
          <w:bCs/>
        </w:rPr>
        <w:fldChar w:fldCharType="begin"/>
      </w:r>
      <w:r w:rsidR="00644033" w:rsidRPr="00870EF3">
        <w:rPr>
          <w:bCs/>
        </w:rPr>
        <w:instrText xml:space="preserve"> ADDIN EN.CITE &lt;EndNote&gt;&lt;Cite&gt;&lt;Author&gt;Kadado&lt;/Author&gt;&lt;Year&gt;2019&lt;/Year&gt;&lt;RecNum&gt;6624&lt;/RecNum&gt;&lt;DisplayText&gt;&lt;style face="superscript"&gt;7&lt;/style&gt;&lt;/DisplayText&gt;&lt;record&gt;&lt;rec-number&gt;6624&lt;/rec-number&gt;&lt;foreign-keys&gt;&lt;key app="EN" db-id="2ef9zaasetf0zhefffjxezth2599dz9zddz9" timestamp="1561461241" guid="a5b37e6c-ce44-41d2-9d20-3fef2a80d56d"&gt;6624&lt;/key&gt;&lt;/foreign-keys&gt;&lt;ref-type name="Journal Article"&gt;17&lt;/ref-type&gt;&lt;contributors&gt;&lt;authors&gt;&lt;author&gt;Kadado, Anis John&lt;/author&gt;&lt;author&gt;Akar, Joseph G.&lt;/author&gt;&lt;author&gt;Hummel, James P.&lt;/author&gt;&lt;/authors&gt;&lt;/contributors&gt;&lt;titles&gt;&lt;title&gt;Luminal esophageal temperature monitoring to reduce esophageal thermal injury during catheter ablation for atrial fibrillation: A review&lt;/title&gt;&lt;secondary-title&gt;Trends in Cardiovascular Medicine&lt;/secondary-title&gt;&lt;/titles&gt;&lt;periodical&gt;&lt;full-title&gt;Trends in Cardiovascular Medicine&lt;/full-title&gt;&lt;/periodical&gt;&lt;pages&gt;264-271&lt;/pages&gt;&lt;volume&gt;29&lt;/volume&gt;&lt;number&gt;5&lt;/number&gt;&lt;keywords&gt;&lt;keyword&gt;Atrial fibrillation&lt;/keyword&gt;&lt;keyword&gt;Ablation&lt;/keyword&gt;&lt;keyword&gt;Temperature monitoring&lt;/keyword&gt;&lt;/keywords&gt;&lt;dates&gt;&lt;year&gt;2019&lt;/year&gt;&lt;pub-dates&gt;&lt;date&gt;2019/07/01/&lt;/date&gt;&lt;/pub-dates&gt;&lt;/dates&gt;&lt;isbn&gt;1050-1738&lt;/isbn&gt;&lt;urls&gt;&lt;related-urls&gt;&lt;url&gt;http://www.sciencedirect.com/science/article/pii/S105017381830210X&lt;/url&gt;&lt;/related-urls&gt;&lt;/urls&gt;&lt;electronic-resource-num&gt;https://doi.org/10.1016/j.tcm.2018.09.010&lt;/electronic-resource-num&gt;&lt;/record&gt;&lt;/Cite&gt;&lt;/EndNote&gt;</w:instrText>
      </w:r>
      <w:r w:rsidR="00644033" w:rsidRPr="00870EF3">
        <w:rPr>
          <w:bCs/>
        </w:rPr>
        <w:fldChar w:fldCharType="separate"/>
      </w:r>
      <w:r w:rsidR="00644033" w:rsidRPr="00870EF3">
        <w:rPr>
          <w:bCs/>
          <w:noProof/>
          <w:vertAlign w:val="superscript"/>
        </w:rPr>
        <w:t>7</w:t>
      </w:r>
      <w:r w:rsidR="00644033" w:rsidRPr="00870EF3">
        <w:rPr>
          <w:bCs/>
        </w:rPr>
        <w:fldChar w:fldCharType="end"/>
      </w:r>
      <w:r w:rsidR="009C1F19" w:rsidRPr="00870EF3">
        <w:rPr>
          <w:bCs/>
        </w:rPr>
        <w:t>.</w:t>
      </w:r>
      <w:r w:rsidR="008B1B99">
        <w:rPr>
          <w:bCs/>
        </w:rPr>
        <w:t xml:space="preserve"> </w:t>
      </w:r>
      <w:r w:rsidR="009F2EE6" w:rsidRPr="00870EF3">
        <w:rPr>
          <w:bCs/>
        </w:rPr>
        <w:t xml:space="preserve">Cooling or warming also avoids the need for procedural pauses </w:t>
      </w:r>
      <w:r w:rsidR="009F2EE6" w:rsidRPr="00870EF3">
        <w:rPr>
          <w:bCs/>
        </w:rPr>
        <w:lastRenderedPageBreak/>
        <w:t>and device manipulation required with esophageal deviation techniques, which have been reported to cause esophageal trauma and involve difficulties in use</w:t>
      </w:r>
      <w:r w:rsidR="00644033" w:rsidRPr="00870EF3">
        <w:rPr>
          <w:bCs/>
        </w:rPr>
        <w:fldChar w:fldCharType="begin">
          <w:fldData xml:space="preserve">PEVuZE5vdGU+PENpdGU+PEF1dGhvcj5QYWxhbmlzd2FteTwvQXV0aG9yPjxZZWFyPjIwMTc8L1ll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</w:fldData>
        </w:fldChar>
      </w:r>
      <w:r w:rsidR="00644033" w:rsidRPr="00870EF3">
        <w:rPr>
          <w:bCs/>
        </w:rPr>
        <w:instrText xml:space="preserve"> ADDIN EN.CITE </w:instrText>
      </w:r>
      <w:r w:rsidR="00644033" w:rsidRPr="00870EF3">
        <w:rPr>
          <w:bCs/>
        </w:rPr>
        <w:fldChar w:fldCharType="begin">
          <w:fldData xml:space="preserve">PEVuZE5vdGU+PENpdGU+PEF1dGhvcj5QYWxhbmlzd2FteTwvQXV0aG9yPjxZZWFyPjIwMTc8L1ll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</w:fldData>
        </w:fldChar>
      </w:r>
      <w:r w:rsidR="00644033" w:rsidRPr="00870EF3">
        <w:rPr>
          <w:bCs/>
        </w:rPr>
        <w:instrText xml:space="preserve"> ADDIN EN.CITE.DATA </w:instrText>
      </w:r>
      <w:r w:rsidR="00644033" w:rsidRPr="00870EF3">
        <w:rPr>
          <w:bCs/>
        </w:rPr>
      </w:r>
      <w:r w:rsidR="00644033" w:rsidRPr="00870EF3">
        <w:rPr>
          <w:bCs/>
        </w:rPr>
        <w:fldChar w:fldCharType="end"/>
      </w:r>
      <w:r w:rsidR="00644033" w:rsidRPr="00870EF3">
        <w:rPr>
          <w:bCs/>
        </w:rPr>
      </w:r>
      <w:r w:rsidR="00644033" w:rsidRPr="00870EF3">
        <w:rPr>
          <w:bCs/>
        </w:rPr>
        <w:fldChar w:fldCharType="separate"/>
      </w:r>
      <w:r w:rsidR="00644033" w:rsidRPr="00870EF3">
        <w:rPr>
          <w:bCs/>
          <w:noProof/>
          <w:vertAlign w:val="superscript"/>
        </w:rPr>
        <w:t>18,19</w:t>
      </w:r>
      <w:r w:rsidR="00644033" w:rsidRPr="00870EF3">
        <w:rPr>
          <w:bCs/>
        </w:rPr>
        <w:fldChar w:fldCharType="end"/>
      </w:r>
      <w:r w:rsidR="009F2EE6" w:rsidRPr="00870EF3">
        <w:rPr>
          <w:bCs/>
        </w:rPr>
        <w:t>.</w:t>
      </w:r>
      <w:r w:rsidR="008B1B99">
        <w:rPr>
          <w:bCs/>
        </w:rPr>
        <w:t xml:space="preserve"> </w:t>
      </w:r>
      <w:r w:rsidR="000A6053" w:rsidRPr="00870EF3">
        <w:rPr>
          <w:bCs/>
        </w:rPr>
        <w:t>A recent meta-analysis of esophageal cooling for the purpose of protecting the esophagus during RF ablation found a 61% reduction in high-grade lesion formation in a total of 494 patients</w:t>
      </w:r>
      <w:r w:rsidR="00644033" w:rsidRPr="00870EF3">
        <w:rPr>
          <w:bCs/>
        </w:rPr>
        <w:fldChar w:fldCharType="begin"/>
      </w:r>
      <w:r w:rsidR="00644033" w:rsidRPr="00870EF3">
        <w:rPr>
          <w:bCs/>
        </w:rPr>
        <w:instrText xml:space="preserve"> ADDIN EN.CITE &lt;EndNote&gt;&lt;Cite&gt;&lt;Author&gt;Leung&lt;/Author&gt;&lt;Year&gt;2019&lt;/Year&gt;&lt;RecNum&gt;6756&lt;/RecNum&gt;&lt;DisplayText&gt;&lt;style face="superscript"&gt;20&lt;/style&gt;&lt;/DisplayText&gt;&lt;record&gt;&lt;rec-number&gt;6756&lt;/rec-number&gt;&lt;foreign-keys&gt;&lt;key app="EN" db-id="2ef9zaasetf0zhefffjxezth2599dz9zddz9" timestamp="1574780230"&gt;6756&lt;/key&gt;&lt;/foreign-keys&gt;&lt;ref-type name="Journal Article"&gt;17&lt;/ref-type&gt;&lt;contributors&gt;&lt;authors&gt;&lt;author&gt;Leung, Lisa WM&lt;/author&gt;&lt;author&gt;Gallagher, Mark M.&lt;/author&gt;&lt;author&gt;Santangeli, Pasquale&lt;/author&gt;&lt;author&gt;Tschabrunn, Cory&lt;/author&gt;&lt;author&gt;Guerra, Jose M.&lt;/author&gt;&lt;author&gt;Campos, Bieito&lt;/author&gt;&lt;author&gt;Hayat, Jamal&lt;/author&gt;&lt;author&gt;Atem, Folefac&lt;/author&gt;&lt;author&gt;Mickelsen, Steven&lt;/author&gt;&lt;author&gt;Kulstad, Erik&lt;/author&gt;&lt;/authors&gt;&lt;/contributors&gt;&lt;titles&gt;&lt;title&gt;Esophageal cooling for protection during left atrial ablation: a systematic review and meta-analysis&lt;/title&gt;&lt;secondary-title&gt;Journal of Interventional Cardiac Electrophysiology&lt;/secondary-title&gt;&lt;/titles&gt;&lt;periodical&gt;&lt;full-title&gt;Journal of Interventional Cardiac Electrophysiology&lt;/full-title&gt;&lt;/periodical&gt;&lt;dates&gt;&lt;year&gt;2019&lt;/year&gt;&lt;pub-dates&gt;&lt;date&gt;November 22&lt;/date&gt;&lt;/pub-dates&gt;&lt;/dates&gt;&lt;isbn&gt;1572-8595&lt;/isbn&gt;&lt;label&gt;Leung2019&lt;/label&gt;&lt;work-type&gt;journal article&lt;/work-type&gt;&lt;urls&gt;&lt;related-urls&gt;&lt;url&gt;https://doi.org/10.1007/s10840-019-00661-5&lt;/url&gt;&lt;/related-urls&gt;&lt;/urls&gt;&lt;electronic-resource-num&gt;10.1007/s10840-019-00661-5&lt;/electronic-resource-num&gt;&lt;/record&gt;&lt;/Cite&gt;&lt;/EndNote&gt;</w:instrText>
      </w:r>
      <w:r w:rsidR="00644033" w:rsidRPr="00870EF3">
        <w:rPr>
          <w:bCs/>
        </w:rPr>
        <w:fldChar w:fldCharType="separate"/>
      </w:r>
      <w:r w:rsidR="00644033" w:rsidRPr="00870EF3">
        <w:rPr>
          <w:bCs/>
          <w:noProof/>
          <w:vertAlign w:val="superscript"/>
        </w:rPr>
        <w:t>20</w:t>
      </w:r>
      <w:r w:rsidR="00644033" w:rsidRPr="00870EF3">
        <w:rPr>
          <w:bCs/>
        </w:rPr>
        <w:fldChar w:fldCharType="end"/>
      </w:r>
      <w:r w:rsidR="000A6053" w:rsidRPr="00870EF3">
        <w:rPr>
          <w:bCs/>
        </w:rPr>
        <w:t>.</w:t>
      </w:r>
      <w:r w:rsidR="008B1B99">
        <w:rPr>
          <w:bCs/>
        </w:rPr>
        <w:t xml:space="preserve"> </w:t>
      </w:r>
      <w:r w:rsidR="00FF415C" w:rsidRPr="00870EF3">
        <w:rPr>
          <w:bCs/>
        </w:rPr>
        <w:t>A recent randomized-controlled trial</w:t>
      </w:r>
      <w:r w:rsidR="00085C4E" w:rsidRPr="00870EF3">
        <w:rPr>
          <w:bCs/>
        </w:rPr>
        <w:t xml:space="preserve"> </w:t>
      </w:r>
      <w:r w:rsidR="00FF415C" w:rsidRPr="00870EF3">
        <w:rPr>
          <w:bCs/>
        </w:rPr>
        <w:t xml:space="preserve">found a statistically significant 74% reduction in endoscopically identified lesions </w:t>
      </w:r>
      <w:r w:rsidR="00EE0AD3" w:rsidRPr="00870EF3">
        <w:rPr>
          <w:bCs/>
        </w:rPr>
        <w:t xml:space="preserve">when </w:t>
      </w:r>
      <w:r w:rsidR="00FF415C" w:rsidRPr="00870EF3">
        <w:rPr>
          <w:bCs/>
        </w:rPr>
        <w:t>using a dedicated cooling device</w:t>
      </w:r>
      <w:r w:rsidR="00EE0AD3" w:rsidRPr="00870EF3">
        <w:rPr>
          <w:bCs/>
        </w:rPr>
        <w:t xml:space="preserve"> compared to standard LET monitoring</w:t>
      </w:r>
      <w:r w:rsidR="00644033" w:rsidRPr="00870EF3">
        <w:rPr>
          <w:bCs/>
        </w:rPr>
        <w:fldChar w:fldCharType="begin"/>
      </w:r>
      <w:r w:rsidR="00644033" w:rsidRPr="00870EF3">
        <w:rPr>
          <w:bCs/>
        </w:rPr>
        <w:instrText xml:space="preserve"> ADDIN EN.CITE &lt;EndNote&gt;&lt;Cite&gt;&lt;Author&gt;Gallagher&lt;/Author&gt;&lt;Year&gt;2019&lt;/Year&gt;&lt;RecNum&gt;6726&lt;/RecNum&gt;&lt;DisplayText&gt;&lt;style face="superscript"&gt;21&lt;/style&gt;&lt;/DisplayText&gt;&lt;record&gt;&lt;rec-number&gt;6726&lt;/rec-number&gt;&lt;foreign-keys&gt;&lt;key app="EN" db-id="2ef9zaasetf0zhefffjxezth2599dz9zddz9" timestamp="1570891187"&gt;6726&lt;/key&gt;&lt;/foreign-keys&gt;&lt;ref-type name="Journal Article"&gt;17&lt;/ref-type&gt;&lt;contributors&gt;&lt;authors&gt;&lt;author&gt;Gallagher, M.&lt;/author&gt;&lt;author&gt;Leung, L.&lt;/author&gt;&lt;author&gt;Louis-Auguste, J.&lt;/author&gt;&lt;author&gt;Li, A. &lt;/author&gt;&lt;author&gt;Bajpai, A.&lt;/author&gt;&lt;author&gt;Sohal, M.&lt;/author&gt;&lt;author&gt;Hayat, J. &lt;/author&gt;&lt;/authors&gt;&lt;/contributors&gt;&lt;titles&gt;&lt;title&gt;IMPACT: Improving Oesophageal Protection During Catheter Ablation For AF- A Double Blind Randomised Controlled Trial&lt;/title&gt;&lt;secondary-title&gt;European Journal of Arrhythmia &amp;amp; Electrophysiology &lt;/secondary-title&gt;&lt;/titles&gt;&lt;periodical&gt;&lt;full-title&gt;European Journal of Arrhythmia &amp;amp; Electrophysiology&lt;/full-title&gt;&lt;/periodical&gt;&lt;volume&gt;5&lt;/volume&gt;&lt;number&gt;Abstract 18&lt;/number&gt;&lt;num-vols&gt;Supplement 1&lt;/num-vols&gt;&lt;dates&gt;&lt;year&gt;2019&lt;/year&gt;&lt;/dates&gt;&lt;urls&gt;&lt;related-urls&gt;&lt;url&gt;https://www.touchcardio.com/18-impact-improving-oesophageal-protection-during-catheter-ablation-for-af-a-double-blind-randomised-controlled-trial/&lt;/url&gt;&lt;/related-urls&gt;&lt;/urls&gt;&lt;/record&gt;&lt;/Cite&gt;&lt;/EndNote&gt;</w:instrText>
      </w:r>
      <w:r w:rsidR="00644033" w:rsidRPr="00870EF3">
        <w:rPr>
          <w:bCs/>
        </w:rPr>
        <w:fldChar w:fldCharType="separate"/>
      </w:r>
      <w:r w:rsidR="00644033" w:rsidRPr="00870EF3">
        <w:rPr>
          <w:bCs/>
          <w:noProof/>
          <w:vertAlign w:val="superscript"/>
        </w:rPr>
        <w:t>21</w:t>
      </w:r>
      <w:r w:rsidR="00644033" w:rsidRPr="00870EF3">
        <w:rPr>
          <w:bCs/>
        </w:rPr>
        <w:fldChar w:fldCharType="end"/>
      </w:r>
      <w:r w:rsidR="000F6A83">
        <w:rPr>
          <w:bCs/>
        </w:rPr>
        <w:t xml:space="preserve"> </w:t>
      </w:r>
      <w:r w:rsidR="00FF415C" w:rsidRPr="00870EF3">
        <w:rPr>
          <w:bCs/>
        </w:rPr>
        <w:t>.</w:t>
      </w:r>
      <w:r w:rsidR="008B1B99">
        <w:rPr>
          <w:bCs/>
        </w:rPr>
        <w:t xml:space="preserve"> </w:t>
      </w:r>
    </w:p>
    <w:p w14:paraId="3AF6E999" w14:textId="77777777" w:rsidR="00E56AA7" w:rsidRPr="00870EF3" w:rsidRDefault="00E56AA7" w:rsidP="00870EF3">
      <w:pPr>
        <w:rPr>
          <w:bCs/>
        </w:rPr>
      </w:pPr>
    </w:p>
    <w:p w14:paraId="2F568395" w14:textId="15B821A2" w:rsidR="0026741F" w:rsidRPr="00870EF3" w:rsidRDefault="00E56AA7" w:rsidP="00870EF3">
      <w:pPr>
        <w:rPr>
          <w:bCs/>
        </w:rPr>
      </w:pPr>
      <w:r w:rsidRPr="00870EF3">
        <w:rPr>
          <w:bCs/>
        </w:rPr>
        <w:t>The goal of this protocol is to demonstrate the use of esophageal cooling or warming during left atrial radiofrequency or cryo-ablation</w:t>
      </w:r>
      <w:r w:rsidR="00BF293E" w:rsidRPr="00870EF3">
        <w:rPr>
          <w:bCs/>
        </w:rPr>
        <w:t xml:space="preserve"> using an esophageal temperature management device</w:t>
      </w:r>
      <w:r w:rsidR="00C87677" w:rsidRPr="00870EF3">
        <w:rPr>
          <w:bCs/>
        </w:rPr>
        <w:t xml:space="preserve"> (</w:t>
      </w:r>
      <w:r w:rsidR="00C87677" w:rsidRPr="00B6336E">
        <w:rPr>
          <w:b/>
        </w:rPr>
        <w:t>Figure 1</w:t>
      </w:r>
      <w:r w:rsidR="00C87677" w:rsidRPr="00870EF3">
        <w:rPr>
          <w:bCs/>
        </w:rPr>
        <w:t>)</w:t>
      </w:r>
      <w:r w:rsidRPr="00870EF3">
        <w:rPr>
          <w:bCs/>
        </w:rPr>
        <w:t>.</w:t>
      </w:r>
      <w:r w:rsidR="008B1B99">
        <w:rPr>
          <w:bCs/>
        </w:rPr>
        <w:t xml:space="preserve"> </w:t>
      </w:r>
    </w:p>
    <w:p w14:paraId="7DC3B938" w14:textId="415D1F07" w:rsidR="005E1A21" w:rsidRPr="00870EF3" w:rsidRDefault="005E1A21" w:rsidP="00870EF3">
      <w:pPr>
        <w:rPr>
          <w:b/>
        </w:rPr>
      </w:pPr>
    </w:p>
    <w:p w14:paraId="579AF838" w14:textId="7590BC05" w:rsidR="006305D7" w:rsidRDefault="006305D7" w:rsidP="00870EF3">
      <w:pPr>
        <w:rPr>
          <w:b/>
        </w:rPr>
      </w:pPr>
      <w:r w:rsidRPr="00870EF3">
        <w:rPr>
          <w:b/>
        </w:rPr>
        <w:t>PROTOCOL:</w:t>
      </w:r>
    </w:p>
    <w:p w14:paraId="4C89FD2F" w14:textId="77777777" w:rsidR="00644033" w:rsidRPr="00870EF3" w:rsidRDefault="00644033" w:rsidP="00870EF3">
      <w:pPr>
        <w:rPr>
          <w:color w:val="808080" w:themeColor="background1" w:themeShade="80"/>
        </w:rPr>
      </w:pPr>
    </w:p>
    <w:p w14:paraId="05AA1100" w14:textId="1B80FD29" w:rsidR="000B5401" w:rsidRPr="00870EF3" w:rsidRDefault="000B5401" w:rsidP="00870EF3">
      <w:pPr>
        <w:rPr>
          <w:b/>
          <w:highlight w:val="lightGray"/>
        </w:rPr>
      </w:pPr>
      <w:r w:rsidRPr="00870EF3">
        <w:t xml:space="preserve">This protocol follows the guidelines of </w:t>
      </w:r>
      <w:r w:rsidR="00644033">
        <w:t>local</w:t>
      </w:r>
      <w:r w:rsidR="00644033" w:rsidRPr="00870EF3">
        <w:t xml:space="preserve"> </w:t>
      </w:r>
      <w:r w:rsidRPr="00870EF3">
        <w:t>institution’s human research ethics committee</w:t>
      </w:r>
      <w:r w:rsidR="00E56AA7" w:rsidRPr="00870EF3">
        <w:t xml:space="preserve"> where applicable</w:t>
      </w:r>
      <w:r w:rsidRPr="00870EF3">
        <w:t>.</w:t>
      </w:r>
      <w:r w:rsidR="008B1B99">
        <w:t xml:space="preserve"> </w:t>
      </w:r>
    </w:p>
    <w:p w14:paraId="685ADBE7" w14:textId="77777777" w:rsidR="000B5401" w:rsidRPr="00870EF3" w:rsidRDefault="000B5401" w:rsidP="00870EF3">
      <w:pPr>
        <w:rPr>
          <w:b/>
          <w:highlight w:val="lightGray"/>
        </w:rPr>
      </w:pPr>
    </w:p>
    <w:p w14:paraId="00B321E3" w14:textId="26109ED3" w:rsidR="000B5401" w:rsidRPr="00870EF3" w:rsidRDefault="000B5401" w:rsidP="00870EF3">
      <w:pPr>
        <w:outlineLvl w:val="0"/>
        <w:rPr>
          <w:b/>
        </w:rPr>
      </w:pPr>
      <w:r w:rsidRPr="00870EF3">
        <w:rPr>
          <w:b/>
          <w:highlight w:val="yellow"/>
        </w:rPr>
        <w:t xml:space="preserve">1. Assessment </w:t>
      </w:r>
      <w:r w:rsidR="00644033" w:rsidRPr="00870EF3">
        <w:rPr>
          <w:b/>
          <w:highlight w:val="yellow"/>
        </w:rPr>
        <w:t>prior to placement</w:t>
      </w:r>
    </w:p>
    <w:p w14:paraId="7327A354" w14:textId="77777777" w:rsidR="000B5401" w:rsidRPr="00870EF3" w:rsidRDefault="000B5401" w:rsidP="00870EF3">
      <w:pPr>
        <w:outlineLvl w:val="0"/>
        <w:rPr>
          <w:b/>
        </w:rPr>
      </w:pPr>
    </w:p>
    <w:p w14:paraId="0561E30B" w14:textId="3E7CCC9C" w:rsidR="00B92484" w:rsidRDefault="00870EF3" w:rsidP="00870EF3">
      <w:r>
        <w:t xml:space="preserve">NOTE: </w:t>
      </w:r>
      <w:r w:rsidR="00B92484" w:rsidRPr="00870EF3">
        <w:t>Under current U.S. labeling, there are no formal contraindications listed. In the case of esophageal pathology, such as deformity, trauma, or recent ingestion of caustics or acidic material, caution is advised.</w:t>
      </w:r>
      <w:r w:rsidR="008B1B99">
        <w:t xml:space="preserve"> </w:t>
      </w:r>
    </w:p>
    <w:p w14:paraId="3FB30BEF" w14:textId="77777777" w:rsidR="00870EF3" w:rsidRPr="00870EF3" w:rsidRDefault="00870EF3" w:rsidP="00870EF3"/>
    <w:p w14:paraId="7B2867CA" w14:textId="18D223F7" w:rsidR="000B5401" w:rsidRDefault="00B92484" w:rsidP="00870EF3">
      <w:r w:rsidRPr="00B6336E">
        <w:t xml:space="preserve">1.1 </w:t>
      </w:r>
      <w:r w:rsidRPr="00644033">
        <w:t>Ensure that necessary equipment, such as the heat exchanger, the esophageal temperature management device, and water-based lubrication, is available.</w:t>
      </w:r>
    </w:p>
    <w:p w14:paraId="50BA7B8B" w14:textId="77777777" w:rsidR="00870EF3" w:rsidRPr="00870EF3" w:rsidRDefault="00870EF3" w:rsidP="00870EF3">
      <w:pPr>
        <w:rPr>
          <w:highlight w:val="yellow"/>
        </w:rPr>
      </w:pPr>
    </w:p>
    <w:p w14:paraId="0D14E97D" w14:textId="4E59F1EB" w:rsidR="000B5401" w:rsidRPr="00870EF3" w:rsidRDefault="000B5401" w:rsidP="00870EF3">
      <w:r w:rsidRPr="00870EF3">
        <w:rPr>
          <w:highlight w:val="yellow"/>
        </w:rPr>
        <w:t xml:space="preserve">1.2 </w:t>
      </w:r>
      <w:r w:rsidR="00FF2C4E" w:rsidRPr="00870EF3">
        <w:rPr>
          <w:highlight w:val="yellow"/>
        </w:rPr>
        <w:t xml:space="preserve">Attach </w:t>
      </w:r>
      <w:r w:rsidRPr="00870EF3">
        <w:rPr>
          <w:highlight w:val="yellow"/>
        </w:rPr>
        <w:t>the esophageal temperature management device to the heat exchanger</w:t>
      </w:r>
      <w:r w:rsidR="00FF2C4E" w:rsidRPr="00870EF3">
        <w:rPr>
          <w:highlight w:val="yellow"/>
        </w:rPr>
        <w:t xml:space="preserve"> via the device connectors</w:t>
      </w:r>
      <w:r w:rsidRPr="00870EF3">
        <w:rPr>
          <w:highlight w:val="yellow"/>
        </w:rPr>
        <w:t>, and power on the unit</w:t>
      </w:r>
      <w:r w:rsidR="00FF2C4E" w:rsidRPr="00870EF3">
        <w:rPr>
          <w:highlight w:val="yellow"/>
        </w:rPr>
        <w:t xml:space="preserve">, </w:t>
      </w:r>
      <w:r w:rsidR="00711971" w:rsidRPr="00870EF3">
        <w:rPr>
          <w:highlight w:val="yellow"/>
        </w:rPr>
        <w:t xml:space="preserve">placing it </w:t>
      </w:r>
      <w:r w:rsidR="00667284" w:rsidRPr="00870EF3">
        <w:rPr>
          <w:highlight w:val="yellow"/>
        </w:rPr>
        <w:t>in manual mode</w:t>
      </w:r>
      <w:r w:rsidR="00711971" w:rsidRPr="00870EF3">
        <w:rPr>
          <w:highlight w:val="yellow"/>
        </w:rPr>
        <w:t>.</w:t>
      </w:r>
      <w:r w:rsidR="008B1B99">
        <w:rPr>
          <w:highlight w:val="yellow"/>
        </w:rPr>
        <w:t xml:space="preserve"> </w:t>
      </w:r>
      <w:r w:rsidR="00711971" w:rsidRPr="00870EF3">
        <w:rPr>
          <w:highlight w:val="yellow"/>
        </w:rPr>
        <w:t>E</w:t>
      </w:r>
      <w:r w:rsidRPr="00870EF3">
        <w:rPr>
          <w:highlight w:val="yellow"/>
        </w:rPr>
        <w:t xml:space="preserve">nsure </w:t>
      </w:r>
      <w:r w:rsidR="00644033">
        <w:rPr>
          <w:highlight w:val="yellow"/>
        </w:rPr>
        <w:t>that the</w:t>
      </w:r>
      <w:r w:rsidR="00644033" w:rsidRPr="00870EF3">
        <w:rPr>
          <w:highlight w:val="yellow"/>
        </w:rPr>
        <w:t xml:space="preserve"> </w:t>
      </w:r>
      <w:r w:rsidRPr="00870EF3">
        <w:rPr>
          <w:highlight w:val="yellow"/>
        </w:rPr>
        <w:t>water is flowing through the esophageal temperature management device</w:t>
      </w:r>
      <w:r w:rsidR="00711971" w:rsidRPr="00870EF3">
        <w:rPr>
          <w:highlight w:val="yellow"/>
        </w:rPr>
        <w:t xml:space="preserve"> and</w:t>
      </w:r>
      <w:r w:rsidRPr="00870EF3">
        <w:rPr>
          <w:highlight w:val="yellow"/>
        </w:rPr>
        <w:t xml:space="preserve"> confirm</w:t>
      </w:r>
      <w:r w:rsidR="00711971" w:rsidRPr="00870EF3">
        <w:rPr>
          <w:highlight w:val="yellow"/>
        </w:rPr>
        <w:t xml:space="preserve"> the absence of</w:t>
      </w:r>
      <w:r w:rsidRPr="00870EF3">
        <w:rPr>
          <w:highlight w:val="yellow"/>
        </w:rPr>
        <w:t xml:space="preserve"> leaks.</w:t>
      </w:r>
      <w:r w:rsidR="008B1B99">
        <w:t xml:space="preserve"> </w:t>
      </w:r>
    </w:p>
    <w:p w14:paraId="764E2138" w14:textId="77777777" w:rsidR="000B5401" w:rsidRPr="00870EF3" w:rsidRDefault="000B5401" w:rsidP="00870EF3"/>
    <w:p w14:paraId="2E5D661E" w14:textId="73BAA514" w:rsidR="000B5401" w:rsidRPr="00870EF3" w:rsidRDefault="000B5401" w:rsidP="00870EF3">
      <w:pPr>
        <w:outlineLvl w:val="0"/>
        <w:rPr>
          <w:b/>
          <w:highlight w:val="yellow"/>
        </w:rPr>
      </w:pPr>
      <w:r w:rsidRPr="00870EF3">
        <w:rPr>
          <w:b/>
          <w:highlight w:val="yellow"/>
        </w:rPr>
        <w:t xml:space="preserve">2. </w:t>
      </w:r>
      <w:r w:rsidR="00B05A32" w:rsidRPr="00870EF3">
        <w:rPr>
          <w:b/>
          <w:highlight w:val="yellow"/>
        </w:rPr>
        <w:t xml:space="preserve">Placement </w:t>
      </w:r>
    </w:p>
    <w:p w14:paraId="502361A4" w14:textId="77777777" w:rsidR="000B5401" w:rsidRPr="00870EF3" w:rsidRDefault="000B5401" w:rsidP="00870EF3">
      <w:pPr>
        <w:rPr>
          <w:highlight w:val="yellow"/>
        </w:rPr>
      </w:pPr>
    </w:p>
    <w:p w14:paraId="7865BB1F" w14:textId="5B87ADAA" w:rsidR="000B5401" w:rsidRPr="00870EF3" w:rsidRDefault="000B5401" w:rsidP="00870EF3">
      <w:r w:rsidRPr="00870EF3">
        <w:rPr>
          <w:highlight w:val="yellow"/>
        </w:rPr>
        <w:t xml:space="preserve">2.1 </w:t>
      </w:r>
      <w:r w:rsidR="001746C4" w:rsidRPr="00870EF3">
        <w:rPr>
          <w:highlight w:val="yellow"/>
        </w:rPr>
        <w:t xml:space="preserve">Determine </w:t>
      </w:r>
      <w:r w:rsidRPr="00870EF3">
        <w:rPr>
          <w:highlight w:val="yellow"/>
        </w:rPr>
        <w:t>the appropriate insertion depth for the esophageal temperature management device</w:t>
      </w:r>
      <w:r w:rsidR="007B3291" w:rsidRPr="00870EF3">
        <w:rPr>
          <w:highlight w:val="yellow"/>
        </w:rPr>
        <w:t xml:space="preserve"> in similar manner to standard orogastric tube.</w:t>
      </w:r>
      <w:r w:rsidR="008B1B99">
        <w:rPr>
          <w:highlight w:val="yellow"/>
        </w:rPr>
        <w:t xml:space="preserve"> </w:t>
      </w:r>
      <w:r w:rsidR="007B3291" w:rsidRPr="00870EF3">
        <w:rPr>
          <w:highlight w:val="yellow"/>
        </w:rPr>
        <w:t>M</w:t>
      </w:r>
      <w:r w:rsidR="001746C4" w:rsidRPr="00870EF3">
        <w:rPr>
          <w:highlight w:val="yellow"/>
        </w:rPr>
        <w:t>easur</w:t>
      </w:r>
      <w:r w:rsidR="007B3291" w:rsidRPr="00870EF3">
        <w:rPr>
          <w:highlight w:val="yellow"/>
        </w:rPr>
        <w:t>e</w:t>
      </w:r>
      <w:r w:rsidRPr="00870EF3">
        <w:rPr>
          <w:highlight w:val="yellow"/>
        </w:rPr>
        <w:t xml:space="preserve"> from the patient's lips to the earlobe and from the earlobe to xiphoid process</w:t>
      </w:r>
      <w:r w:rsidR="007B3291" w:rsidRPr="00870EF3">
        <w:rPr>
          <w:highlight w:val="yellow"/>
        </w:rPr>
        <w:t xml:space="preserve"> and</w:t>
      </w:r>
      <w:r w:rsidRPr="00870EF3">
        <w:rPr>
          <w:highlight w:val="yellow"/>
        </w:rPr>
        <w:t xml:space="preserve"> </w:t>
      </w:r>
      <w:r w:rsidR="007B3291" w:rsidRPr="00870EF3">
        <w:rPr>
          <w:highlight w:val="yellow"/>
        </w:rPr>
        <w:t xml:space="preserve">note </w:t>
      </w:r>
      <w:r w:rsidRPr="00870EF3">
        <w:rPr>
          <w:highlight w:val="yellow"/>
        </w:rPr>
        <w:t>th</w:t>
      </w:r>
      <w:r w:rsidR="007B3291" w:rsidRPr="00870EF3">
        <w:rPr>
          <w:highlight w:val="yellow"/>
        </w:rPr>
        <w:t>is</w:t>
      </w:r>
      <w:r w:rsidRPr="00870EF3">
        <w:rPr>
          <w:highlight w:val="yellow"/>
        </w:rPr>
        <w:t xml:space="preserve"> depth on the device (</w:t>
      </w:r>
      <w:r w:rsidRPr="00870EF3">
        <w:rPr>
          <w:b/>
          <w:highlight w:val="yellow"/>
        </w:rPr>
        <w:t>Figure 2</w:t>
      </w:r>
      <w:r w:rsidRPr="00870EF3">
        <w:rPr>
          <w:highlight w:val="yellow"/>
        </w:rPr>
        <w:t>).</w:t>
      </w:r>
    </w:p>
    <w:p w14:paraId="71C89FB3" w14:textId="77777777" w:rsidR="000B5401" w:rsidRPr="00870EF3" w:rsidRDefault="000B5401" w:rsidP="00870EF3"/>
    <w:p w14:paraId="122A621B" w14:textId="6D8CDB14" w:rsidR="000B5401" w:rsidRDefault="000B5401" w:rsidP="00870EF3">
      <w:r w:rsidRPr="00870EF3">
        <w:rPr>
          <w:highlight w:val="yellow"/>
        </w:rPr>
        <w:t xml:space="preserve">2.2 </w:t>
      </w:r>
      <w:r w:rsidR="006710A6" w:rsidRPr="00870EF3">
        <w:rPr>
          <w:highlight w:val="yellow"/>
        </w:rPr>
        <w:t>Use water-soluble lubricant to l</w:t>
      </w:r>
      <w:r w:rsidRPr="00870EF3">
        <w:rPr>
          <w:bCs/>
          <w:highlight w:val="yellow"/>
        </w:rPr>
        <w:t xml:space="preserve">ubricate the </w:t>
      </w:r>
      <w:r w:rsidRPr="00870EF3">
        <w:rPr>
          <w:highlight w:val="yellow"/>
        </w:rPr>
        <w:t>esophageal temperature management device generously</w:t>
      </w:r>
      <w:r w:rsidR="006710A6" w:rsidRPr="00870EF3">
        <w:rPr>
          <w:highlight w:val="yellow"/>
        </w:rPr>
        <w:t>,</w:t>
      </w:r>
      <w:r w:rsidRPr="00870EF3">
        <w:rPr>
          <w:highlight w:val="yellow"/>
        </w:rPr>
        <w:t xml:space="preserve"> </w:t>
      </w:r>
      <w:r w:rsidR="00871C85" w:rsidRPr="00870EF3">
        <w:rPr>
          <w:highlight w:val="yellow"/>
        </w:rPr>
        <w:t xml:space="preserve">at least 15 cm, and </w:t>
      </w:r>
      <w:r w:rsidR="006710A6" w:rsidRPr="00870EF3">
        <w:rPr>
          <w:highlight w:val="yellow"/>
        </w:rPr>
        <w:t>up to</w:t>
      </w:r>
      <w:r w:rsidRPr="00870EF3">
        <w:rPr>
          <w:highlight w:val="yellow"/>
        </w:rPr>
        <w:t xml:space="preserve"> </w:t>
      </w:r>
      <w:r w:rsidR="00667284" w:rsidRPr="00870EF3">
        <w:rPr>
          <w:highlight w:val="yellow"/>
        </w:rPr>
        <w:t>25</w:t>
      </w:r>
      <w:r w:rsidR="00644033">
        <w:rPr>
          <w:highlight w:val="yellow"/>
        </w:rPr>
        <w:t xml:space="preserve"> </w:t>
      </w:r>
      <w:r w:rsidRPr="00870EF3">
        <w:rPr>
          <w:highlight w:val="yellow"/>
        </w:rPr>
        <w:t>cm of the distal end (</w:t>
      </w:r>
      <w:r w:rsidRPr="00870EF3">
        <w:rPr>
          <w:b/>
          <w:highlight w:val="yellow"/>
        </w:rPr>
        <w:t>Figure 3</w:t>
      </w:r>
      <w:r w:rsidRPr="00870EF3">
        <w:rPr>
          <w:highlight w:val="yellow"/>
        </w:rPr>
        <w:t>).</w:t>
      </w:r>
      <w:r w:rsidRPr="00870EF3">
        <w:t xml:space="preserve"> </w:t>
      </w:r>
    </w:p>
    <w:p w14:paraId="72039ECC" w14:textId="77777777" w:rsidR="00870EF3" w:rsidRPr="00870EF3" w:rsidRDefault="00870EF3" w:rsidP="00870EF3"/>
    <w:p w14:paraId="05144CCE" w14:textId="7F1E2EFE" w:rsidR="00870EF3" w:rsidRPr="00870EF3" w:rsidRDefault="00870EF3" w:rsidP="00870EF3">
      <w:r>
        <w:t xml:space="preserve">NOTE: </w:t>
      </w:r>
      <w:r w:rsidRPr="00870EF3">
        <w:t>Patients are typically under general inhalational anesthesia (for example, using sevoflurane), but may also be under intravenous anesthesia (for example, using propofol), or in some cases under conscious sedation (for example, using meperidine or midazolam).</w:t>
      </w:r>
      <w:r w:rsidR="008B1B99">
        <w:t xml:space="preserve"> </w:t>
      </w:r>
    </w:p>
    <w:p w14:paraId="240CE976" w14:textId="77777777" w:rsidR="000B5401" w:rsidRPr="00870EF3" w:rsidRDefault="000B5401" w:rsidP="00870EF3"/>
    <w:p w14:paraId="0CF87155" w14:textId="7DE53ACC" w:rsidR="00870EF3" w:rsidRDefault="000B5401" w:rsidP="00870EF3">
      <w:r w:rsidRPr="00870EF3">
        <w:rPr>
          <w:highlight w:val="yellow"/>
        </w:rPr>
        <w:t xml:space="preserve">2.3 </w:t>
      </w:r>
      <w:r w:rsidR="006710A6" w:rsidRPr="00870EF3">
        <w:rPr>
          <w:highlight w:val="yellow"/>
        </w:rPr>
        <w:t xml:space="preserve">If possible, </w:t>
      </w:r>
      <w:r w:rsidR="00667284" w:rsidRPr="00870EF3">
        <w:rPr>
          <w:highlight w:val="yellow"/>
        </w:rPr>
        <w:t>e</w:t>
      </w:r>
      <w:r w:rsidRPr="00870EF3">
        <w:rPr>
          <w:highlight w:val="yellow"/>
        </w:rPr>
        <w:t xml:space="preserve">xtend the patient’s head </w:t>
      </w:r>
      <w:r w:rsidR="006710A6" w:rsidRPr="00870EF3">
        <w:rPr>
          <w:highlight w:val="yellow"/>
        </w:rPr>
        <w:t>to further facilitate</w:t>
      </w:r>
      <w:r w:rsidRPr="00870EF3">
        <w:rPr>
          <w:highlight w:val="yellow"/>
        </w:rPr>
        <w:t xml:space="preserve"> insert</w:t>
      </w:r>
      <w:r w:rsidR="006710A6" w:rsidRPr="00870EF3">
        <w:rPr>
          <w:highlight w:val="yellow"/>
        </w:rPr>
        <w:t>ion of</w:t>
      </w:r>
      <w:r w:rsidRPr="00870EF3">
        <w:rPr>
          <w:highlight w:val="yellow"/>
        </w:rPr>
        <w:t xml:space="preserve"> the esophageal temperature management device using gentle pressure</w:t>
      </w:r>
      <w:r w:rsidR="006710A6" w:rsidRPr="00870EF3">
        <w:rPr>
          <w:highlight w:val="yellow"/>
        </w:rPr>
        <w:t xml:space="preserve"> applied</w:t>
      </w:r>
      <w:r w:rsidRPr="00870EF3">
        <w:rPr>
          <w:highlight w:val="yellow"/>
        </w:rPr>
        <w:t xml:space="preserve"> posteriorly and downwards, past </w:t>
      </w:r>
      <w:r w:rsidRPr="00870EF3">
        <w:rPr>
          <w:highlight w:val="yellow"/>
        </w:rPr>
        <w:lastRenderedPageBreak/>
        <w:t>the oropharynx and into the esophagus.</w:t>
      </w:r>
      <w:r w:rsidR="008B1B99">
        <w:rPr>
          <w:highlight w:val="yellow"/>
        </w:rPr>
        <w:t xml:space="preserve"> </w:t>
      </w:r>
      <w:r w:rsidR="00870EF3" w:rsidRPr="00870EF3">
        <w:t>Lifting the mandible anteriorly may</w:t>
      </w:r>
      <w:r w:rsidR="008B1B99">
        <w:t xml:space="preserve"> </w:t>
      </w:r>
      <w:r w:rsidR="00870EF3" w:rsidRPr="00870EF3">
        <w:t xml:space="preserve">assist passage of the device, as might a reduction of pressure in the ETT cuff if overinflated. </w:t>
      </w:r>
      <w:r w:rsidR="00870EF3" w:rsidRPr="00870EF3">
        <w:rPr>
          <w:highlight w:val="yellow"/>
        </w:rPr>
        <w:t>Apply</w:t>
      </w:r>
      <w:r w:rsidR="008B1B99">
        <w:rPr>
          <w:highlight w:val="yellow"/>
        </w:rPr>
        <w:t xml:space="preserve"> </w:t>
      </w:r>
      <w:r w:rsidR="00870EF3" w:rsidRPr="00870EF3">
        <w:rPr>
          <w:highlight w:val="yellow"/>
        </w:rPr>
        <w:t>light pressure on the device as needed to reach the desired depth of placement.</w:t>
      </w:r>
      <w:r w:rsidR="008B1B99">
        <w:rPr>
          <w:highlight w:val="yellow"/>
        </w:rPr>
        <w:t xml:space="preserve"> </w:t>
      </w:r>
      <w:r w:rsidR="00870EF3" w:rsidRPr="00870EF3">
        <w:rPr>
          <w:highlight w:val="yellow"/>
        </w:rPr>
        <w:t>(</w:t>
      </w:r>
      <w:r w:rsidR="00870EF3" w:rsidRPr="00870EF3">
        <w:rPr>
          <w:b/>
          <w:highlight w:val="yellow"/>
        </w:rPr>
        <w:t>Figure 4</w:t>
      </w:r>
      <w:r w:rsidR="00870EF3" w:rsidRPr="00870EF3">
        <w:rPr>
          <w:highlight w:val="yellow"/>
        </w:rPr>
        <w:t>).</w:t>
      </w:r>
      <w:r w:rsidR="008B1B99">
        <w:t xml:space="preserve"> </w:t>
      </w:r>
    </w:p>
    <w:p w14:paraId="2F8A1501" w14:textId="0BFE1D7C" w:rsidR="0026741F" w:rsidRPr="00870EF3" w:rsidRDefault="0026741F" w:rsidP="00870EF3">
      <w:pPr>
        <w:rPr>
          <w:highlight w:val="yellow"/>
        </w:rPr>
      </w:pPr>
    </w:p>
    <w:p w14:paraId="6067BE91" w14:textId="5E0D9087" w:rsidR="00C87677" w:rsidRPr="00870EF3" w:rsidRDefault="000B5401" w:rsidP="00870EF3">
      <w:r w:rsidRPr="00870EF3">
        <w:rPr>
          <w:highlight w:val="yellow"/>
        </w:rPr>
        <w:t xml:space="preserve">2.4 </w:t>
      </w:r>
      <w:r w:rsidR="006B2116">
        <w:rPr>
          <w:highlight w:val="yellow"/>
        </w:rPr>
        <w:t>If needed, determine p</w:t>
      </w:r>
      <w:r w:rsidR="00871C85" w:rsidRPr="00870EF3">
        <w:rPr>
          <w:highlight w:val="yellow"/>
        </w:rPr>
        <w:t xml:space="preserve">lacement location by </w:t>
      </w:r>
      <w:r w:rsidRPr="00870EF3">
        <w:rPr>
          <w:highlight w:val="yellow"/>
        </w:rPr>
        <w:t>fluoroscopy</w:t>
      </w:r>
      <w:r w:rsidR="006B2116">
        <w:rPr>
          <w:highlight w:val="yellow"/>
        </w:rPr>
        <w:t xml:space="preserve"> to check if</w:t>
      </w:r>
      <w:r w:rsidRPr="00870EF3">
        <w:rPr>
          <w:highlight w:val="yellow"/>
        </w:rPr>
        <w:t xml:space="preserve"> the tip of the device</w:t>
      </w:r>
      <w:r w:rsidR="006B2116">
        <w:rPr>
          <w:highlight w:val="yellow"/>
        </w:rPr>
        <w:t xml:space="preserve"> is</w:t>
      </w:r>
      <w:r w:rsidRPr="00870EF3">
        <w:rPr>
          <w:highlight w:val="yellow"/>
        </w:rPr>
        <w:t xml:space="preserve"> below the diaphragm</w:t>
      </w:r>
      <w:r w:rsidR="00C87677" w:rsidRPr="00870EF3">
        <w:t xml:space="preserve"> </w:t>
      </w:r>
      <w:r w:rsidR="00667284" w:rsidRPr="00870EF3">
        <w:t>(</w:t>
      </w:r>
      <w:r w:rsidR="00C87677" w:rsidRPr="00870EF3">
        <w:rPr>
          <w:b/>
          <w:bCs/>
        </w:rPr>
        <w:t>F</w:t>
      </w:r>
      <w:r w:rsidR="00667284" w:rsidRPr="00870EF3">
        <w:rPr>
          <w:b/>
          <w:bCs/>
        </w:rPr>
        <w:t>igure 5</w:t>
      </w:r>
      <w:r w:rsidR="00667284" w:rsidRPr="00870EF3">
        <w:t>)</w:t>
      </w:r>
      <w:r w:rsidR="00C87677" w:rsidRPr="00870EF3">
        <w:t>.</w:t>
      </w:r>
      <w:r w:rsidR="008B1B99">
        <w:t xml:space="preserve"> </w:t>
      </w:r>
    </w:p>
    <w:p w14:paraId="1EE5A852" w14:textId="332585D6" w:rsidR="00312CD0" w:rsidRPr="00870EF3" w:rsidRDefault="00312CD0" w:rsidP="00870EF3"/>
    <w:p w14:paraId="5A883002" w14:textId="7AB8EA7C" w:rsidR="000B5401" w:rsidRPr="00870EF3" w:rsidRDefault="000B5401" w:rsidP="00870EF3">
      <w:pPr>
        <w:rPr>
          <w:highlight w:val="yellow"/>
        </w:rPr>
      </w:pPr>
      <w:r w:rsidRPr="00870EF3">
        <w:rPr>
          <w:highlight w:val="yellow"/>
        </w:rPr>
        <w:t>2.5 Secure</w:t>
      </w:r>
      <w:r w:rsidR="00E22C68" w:rsidRPr="00870EF3">
        <w:rPr>
          <w:highlight w:val="yellow"/>
        </w:rPr>
        <w:t xml:space="preserve"> the water hoses and device to avoid accidental dislodgement</w:t>
      </w:r>
      <w:r w:rsidR="002C2339" w:rsidRPr="00870EF3">
        <w:rPr>
          <w:highlight w:val="yellow"/>
        </w:rPr>
        <w:t>; a common method is to place the connecting hose under the patient’s left foam armrest</w:t>
      </w:r>
      <w:r w:rsidR="00E22C68" w:rsidRPr="00870EF3">
        <w:rPr>
          <w:highlight w:val="yellow"/>
        </w:rPr>
        <w:t xml:space="preserve">. </w:t>
      </w:r>
    </w:p>
    <w:p w14:paraId="35A697D7" w14:textId="77777777" w:rsidR="000B5401" w:rsidRPr="00870EF3" w:rsidRDefault="000B5401" w:rsidP="00870EF3">
      <w:pPr>
        <w:rPr>
          <w:highlight w:val="yellow"/>
        </w:rPr>
      </w:pPr>
    </w:p>
    <w:p w14:paraId="531BE826" w14:textId="496E84F3" w:rsidR="000B5401" w:rsidRPr="00870EF3" w:rsidRDefault="000B5401" w:rsidP="00870EF3">
      <w:pPr>
        <w:rPr>
          <w:highlight w:val="yellow"/>
        </w:rPr>
      </w:pPr>
      <w:r w:rsidRPr="00870EF3">
        <w:rPr>
          <w:highlight w:val="yellow"/>
        </w:rPr>
        <w:t xml:space="preserve">2.6 </w:t>
      </w:r>
      <w:r w:rsidR="00B80EC7" w:rsidRPr="00870EF3">
        <w:rPr>
          <w:highlight w:val="yellow"/>
        </w:rPr>
        <w:t>If</w:t>
      </w:r>
      <w:r w:rsidRPr="00870EF3">
        <w:rPr>
          <w:highlight w:val="yellow"/>
        </w:rPr>
        <w:t xml:space="preserve"> stomach decompression</w:t>
      </w:r>
      <w:r w:rsidR="00B80EC7" w:rsidRPr="00870EF3">
        <w:rPr>
          <w:highlight w:val="yellow"/>
        </w:rPr>
        <w:t xml:space="preserve"> is desired</w:t>
      </w:r>
      <w:r w:rsidRPr="00870EF3">
        <w:rPr>
          <w:highlight w:val="yellow"/>
        </w:rPr>
        <w:t>, connect the central lumen to low-intermittent suction using standard suction tubing.</w:t>
      </w:r>
      <w:r w:rsidR="008B1B99">
        <w:rPr>
          <w:highlight w:val="yellow"/>
        </w:rPr>
        <w:t xml:space="preserve"> </w:t>
      </w:r>
    </w:p>
    <w:p w14:paraId="70A5D9DC" w14:textId="77777777" w:rsidR="000B5401" w:rsidRPr="00870EF3" w:rsidRDefault="000B5401" w:rsidP="00870EF3">
      <w:pPr>
        <w:rPr>
          <w:highlight w:val="yellow"/>
        </w:rPr>
      </w:pPr>
    </w:p>
    <w:p w14:paraId="25A3C7E2" w14:textId="79D7433D" w:rsidR="000B5401" w:rsidRPr="00870EF3" w:rsidRDefault="000B5401" w:rsidP="00870EF3">
      <w:pPr>
        <w:outlineLvl w:val="0"/>
        <w:rPr>
          <w:b/>
          <w:highlight w:val="yellow"/>
        </w:rPr>
      </w:pPr>
      <w:r w:rsidRPr="00870EF3">
        <w:rPr>
          <w:b/>
          <w:highlight w:val="yellow"/>
        </w:rPr>
        <w:t xml:space="preserve">3. Temperature </w:t>
      </w:r>
      <w:r w:rsidR="00B80EC7" w:rsidRPr="00870EF3">
        <w:rPr>
          <w:b/>
          <w:highlight w:val="yellow"/>
        </w:rPr>
        <w:t>modulation</w:t>
      </w:r>
      <w:r w:rsidR="00B701E4" w:rsidRPr="00870EF3">
        <w:rPr>
          <w:b/>
          <w:highlight w:val="yellow"/>
        </w:rPr>
        <w:t xml:space="preserve"> – RF ablation</w:t>
      </w:r>
      <w:r w:rsidRPr="00870EF3">
        <w:rPr>
          <w:b/>
          <w:highlight w:val="yellow"/>
        </w:rPr>
        <w:t xml:space="preserve"> </w:t>
      </w:r>
    </w:p>
    <w:p w14:paraId="1737DF6D" w14:textId="77777777" w:rsidR="000B5401" w:rsidRPr="00870EF3" w:rsidRDefault="000B5401" w:rsidP="00870EF3">
      <w:pPr>
        <w:rPr>
          <w:highlight w:val="yellow"/>
        </w:rPr>
      </w:pPr>
    </w:p>
    <w:p w14:paraId="55832686" w14:textId="2FEF4C6C" w:rsidR="000B5401" w:rsidRPr="00870EF3" w:rsidRDefault="000B5401" w:rsidP="00870EF3">
      <w:pPr>
        <w:rPr>
          <w:highlight w:val="yellow"/>
        </w:rPr>
      </w:pPr>
      <w:r w:rsidRPr="00870EF3">
        <w:rPr>
          <w:highlight w:val="yellow"/>
        </w:rPr>
        <w:t>3.1 Ensure</w:t>
      </w:r>
      <w:r w:rsidR="00644033">
        <w:rPr>
          <w:highlight w:val="yellow"/>
        </w:rPr>
        <w:t xml:space="preserve"> that the</w:t>
      </w:r>
      <w:r w:rsidRPr="00870EF3">
        <w:rPr>
          <w:highlight w:val="yellow"/>
        </w:rPr>
        <w:t xml:space="preserve"> heat exchanger is set to </w:t>
      </w:r>
      <w:r w:rsidR="00E22C68" w:rsidRPr="00870EF3">
        <w:rPr>
          <w:highlight w:val="yellow"/>
        </w:rPr>
        <w:t>manual</w:t>
      </w:r>
      <w:r w:rsidRPr="00870EF3">
        <w:rPr>
          <w:highlight w:val="yellow"/>
        </w:rPr>
        <w:t xml:space="preserve"> mode and the appropriate </w:t>
      </w:r>
      <w:r w:rsidR="00E22C68" w:rsidRPr="00870EF3">
        <w:rPr>
          <w:highlight w:val="yellow"/>
        </w:rPr>
        <w:t>water</w:t>
      </w:r>
      <w:r w:rsidRPr="00870EF3">
        <w:rPr>
          <w:highlight w:val="yellow"/>
        </w:rPr>
        <w:t xml:space="preserve"> temperature is set</w:t>
      </w:r>
      <w:r w:rsidR="003857B7" w:rsidRPr="00870EF3">
        <w:rPr>
          <w:highlight w:val="yellow"/>
        </w:rPr>
        <w:t>.</w:t>
      </w:r>
      <w:r w:rsidR="00EE48EA" w:rsidRPr="00870EF3">
        <w:rPr>
          <w:highlight w:val="yellow"/>
        </w:rPr>
        <w:t xml:space="preserve"> For example, on one typical heat exchanger, press the </w:t>
      </w:r>
      <w:r w:rsidR="00EE48EA" w:rsidRPr="006B2116">
        <w:rPr>
          <w:b/>
          <w:bCs/>
          <w:highlight w:val="yellow"/>
        </w:rPr>
        <w:t>Temp Control</w:t>
      </w:r>
      <w:r w:rsidR="00EE48EA" w:rsidRPr="00870EF3">
        <w:rPr>
          <w:highlight w:val="yellow"/>
        </w:rPr>
        <w:t xml:space="preserve"> button, then use the up/down arrows to select the target water temperature. Once the digital display shows the target temperature desired, initiate water flow by pressing the </w:t>
      </w:r>
      <w:r w:rsidR="00EE48EA" w:rsidRPr="006B2116">
        <w:rPr>
          <w:b/>
          <w:bCs/>
          <w:highlight w:val="yellow"/>
        </w:rPr>
        <w:t>Manual Control</w:t>
      </w:r>
      <w:r w:rsidR="00EE48EA" w:rsidRPr="00870EF3">
        <w:rPr>
          <w:highlight w:val="yellow"/>
        </w:rPr>
        <w:t xml:space="preserve"> button.</w:t>
      </w:r>
      <w:r w:rsidR="008B1B99">
        <w:rPr>
          <w:highlight w:val="yellow"/>
        </w:rPr>
        <w:t xml:space="preserve"> </w:t>
      </w:r>
      <w:r w:rsidR="003857B7" w:rsidRPr="00870EF3">
        <w:rPr>
          <w:highlight w:val="yellow"/>
        </w:rPr>
        <w:t xml:space="preserve">A typical target is </w:t>
      </w:r>
      <w:r w:rsidR="00B80EC7" w:rsidRPr="00870EF3">
        <w:rPr>
          <w:highlight w:val="yellow"/>
        </w:rPr>
        <w:t>4</w:t>
      </w:r>
      <w:r w:rsidR="00B85E96" w:rsidRPr="00870EF3">
        <w:rPr>
          <w:highlight w:val="yellow"/>
        </w:rPr>
        <w:t xml:space="preserve"> </w:t>
      </w:r>
      <w:r w:rsidR="00B80EC7" w:rsidRPr="00870EF3">
        <w:rPr>
          <w:highlight w:val="yellow"/>
        </w:rPr>
        <w:sym w:font="Symbol" w:char="F0B0"/>
      </w:r>
      <w:r w:rsidR="00B80EC7" w:rsidRPr="00870EF3">
        <w:rPr>
          <w:highlight w:val="yellow"/>
        </w:rPr>
        <w:t xml:space="preserve">C </w:t>
      </w:r>
      <w:r w:rsidR="00667284" w:rsidRPr="00870EF3">
        <w:rPr>
          <w:highlight w:val="yellow"/>
        </w:rPr>
        <w:t xml:space="preserve">water temperature </w:t>
      </w:r>
      <w:r w:rsidR="00B80EC7" w:rsidRPr="00870EF3">
        <w:rPr>
          <w:highlight w:val="yellow"/>
        </w:rPr>
        <w:t>when performing radiofrequency ablation at the posterior left atrial wall</w:t>
      </w:r>
      <w:r w:rsidR="00667284" w:rsidRPr="00870EF3">
        <w:rPr>
          <w:highlight w:val="yellow"/>
        </w:rPr>
        <w:t>.</w:t>
      </w:r>
    </w:p>
    <w:p w14:paraId="705F4B58" w14:textId="44BB1782" w:rsidR="00B701E4" w:rsidRPr="00870EF3" w:rsidRDefault="00B701E4" w:rsidP="00870EF3">
      <w:pPr>
        <w:rPr>
          <w:highlight w:val="yellow"/>
        </w:rPr>
      </w:pPr>
    </w:p>
    <w:p w14:paraId="5881AF64" w14:textId="4601DACC" w:rsidR="00B701E4" w:rsidRPr="00870EF3" w:rsidRDefault="00B701E4" w:rsidP="00870EF3">
      <w:pPr>
        <w:rPr>
          <w:highlight w:val="yellow"/>
        </w:rPr>
      </w:pPr>
      <w:r w:rsidRPr="00870EF3">
        <w:rPr>
          <w:highlight w:val="yellow"/>
        </w:rPr>
        <w:t xml:space="preserve">3.3 In order to anticipate the time needed for the heat exchanger to reduce temperature, </w:t>
      </w:r>
      <w:r w:rsidR="00644033">
        <w:rPr>
          <w:highlight w:val="yellow"/>
        </w:rPr>
        <w:t xml:space="preserve">use </w:t>
      </w:r>
      <w:r w:rsidRPr="00870EF3">
        <w:rPr>
          <w:highlight w:val="yellow"/>
        </w:rPr>
        <w:t xml:space="preserve">a </w:t>
      </w:r>
      <w:r w:rsidR="00667284" w:rsidRPr="00870EF3">
        <w:rPr>
          <w:highlight w:val="yellow"/>
        </w:rPr>
        <w:t xml:space="preserve">water temperature </w:t>
      </w:r>
      <w:r w:rsidRPr="00870EF3">
        <w:rPr>
          <w:highlight w:val="yellow"/>
        </w:rPr>
        <w:t>setpoint of roughly 14</w:t>
      </w:r>
      <w:r w:rsidR="00B85E96" w:rsidRPr="00870EF3">
        <w:rPr>
          <w:highlight w:val="yellow"/>
        </w:rPr>
        <w:t xml:space="preserve"> </w:t>
      </w:r>
      <w:r w:rsidRPr="00870EF3">
        <w:rPr>
          <w:highlight w:val="yellow"/>
        </w:rPr>
        <w:sym w:font="Symbol" w:char="F0B0"/>
      </w:r>
      <w:r w:rsidRPr="00870EF3">
        <w:rPr>
          <w:highlight w:val="yellow"/>
        </w:rPr>
        <w:t>C for initial insertion in RF cases while awaiting transseptal puncture. After transseptal puncture, and</w:t>
      </w:r>
      <w:r w:rsidR="002C2339" w:rsidRPr="00870EF3">
        <w:rPr>
          <w:highlight w:val="yellow"/>
        </w:rPr>
        <w:t xml:space="preserve"> approximately </w:t>
      </w:r>
      <w:r w:rsidR="00667284" w:rsidRPr="00870EF3">
        <w:rPr>
          <w:highlight w:val="yellow"/>
        </w:rPr>
        <w:t>7-10</w:t>
      </w:r>
      <w:r w:rsidR="002C2339" w:rsidRPr="00870EF3">
        <w:rPr>
          <w:highlight w:val="yellow"/>
        </w:rPr>
        <w:t xml:space="preserve"> minutes</w:t>
      </w:r>
      <w:r w:rsidRPr="00870EF3">
        <w:rPr>
          <w:highlight w:val="yellow"/>
        </w:rPr>
        <w:t xml:space="preserve"> before application of RF energy to the posterior atrial wall, </w:t>
      </w:r>
      <w:r w:rsidR="006B2116">
        <w:rPr>
          <w:highlight w:val="yellow"/>
        </w:rPr>
        <w:t xml:space="preserve">change </w:t>
      </w:r>
      <w:r w:rsidRPr="00870EF3">
        <w:rPr>
          <w:highlight w:val="yellow"/>
        </w:rPr>
        <w:t xml:space="preserve">the </w:t>
      </w:r>
      <w:r w:rsidR="00667284" w:rsidRPr="00870EF3">
        <w:rPr>
          <w:highlight w:val="yellow"/>
        </w:rPr>
        <w:t xml:space="preserve">water temperature </w:t>
      </w:r>
      <w:r w:rsidRPr="00870EF3">
        <w:rPr>
          <w:highlight w:val="yellow"/>
        </w:rPr>
        <w:t>setpoint to 4</w:t>
      </w:r>
      <w:r w:rsidR="00B85E96" w:rsidRPr="00870EF3">
        <w:rPr>
          <w:highlight w:val="yellow"/>
        </w:rPr>
        <w:t xml:space="preserve"> </w:t>
      </w:r>
      <w:r w:rsidRPr="00870EF3">
        <w:rPr>
          <w:highlight w:val="yellow"/>
        </w:rPr>
        <w:sym w:font="Symbol" w:char="F0B0"/>
      </w:r>
      <w:r w:rsidRPr="00870EF3">
        <w:rPr>
          <w:highlight w:val="yellow"/>
        </w:rPr>
        <w:t>C</w:t>
      </w:r>
      <w:r w:rsidR="00667284" w:rsidRPr="00870EF3">
        <w:rPr>
          <w:highlight w:val="yellow"/>
        </w:rPr>
        <w:t xml:space="preserve"> (in manual mode)</w:t>
      </w:r>
      <w:r w:rsidRPr="00870EF3">
        <w:rPr>
          <w:highlight w:val="yellow"/>
        </w:rPr>
        <w:t>.</w:t>
      </w:r>
      <w:r w:rsidR="008B1B99">
        <w:rPr>
          <w:highlight w:val="yellow"/>
        </w:rPr>
        <w:t xml:space="preserve"> </w:t>
      </w:r>
    </w:p>
    <w:p w14:paraId="698ED2E5" w14:textId="1A2533A0" w:rsidR="00B701E4" w:rsidRPr="00870EF3" w:rsidRDefault="00B701E4" w:rsidP="00870EF3">
      <w:pPr>
        <w:rPr>
          <w:highlight w:val="yellow"/>
        </w:rPr>
      </w:pPr>
    </w:p>
    <w:p w14:paraId="203A40F7" w14:textId="69392E30" w:rsidR="00B701E4" w:rsidRPr="00870EF3" w:rsidRDefault="006B2116" w:rsidP="00870EF3">
      <w:pPr>
        <w:rPr>
          <w:highlight w:val="yellow"/>
        </w:rPr>
      </w:pPr>
      <w:r>
        <w:rPr>
          <w:highlight w:val="yellow"/>
        </w:rPr>
        <w:t>NOTE:</w:t>
      </w:r>
      <w:r w:rsidR="00B701E4" w:rsidRPr="00870EF3">
        <w:rPr>
          <w:highlight w:val="yellow"/>
        </w:rPr>
        <w:t xml:space="preserve"> </w:t>
      </w:r>
      <w:r w:rsidR="00D37156" w:rsidRPr="00870EF3">
        <w:rPr>
          <w:highlight w:val="yellow"/>
        </w:rPr>
        <w:t>For additional anti-inflammatory effects of cooling</w:t>
      </w:r>
      <w:r w:rsidR="00C4070F" w:rsidRPr="00870EF3">
        <w:rPr>
          <w:highlight w:val="yellow"/>
        </w:rPr>
        <w:t xml:space="preserve"> which may reduce gastroparesis or chest pain post-procedure</w:t>
      </w:r>
      <w:r w:rsidR="00B701E4" w:rsidRPr="00870EF3">
        <w:rPr>
          <w:highlight w:val="yellow"/>
        </w:rPr>
        <w:t xml:space="preserve">, </w:t>
      </w:r>
      <w:r w:rsidR="00D37156" w:rsidRPr="00870EF3">
        <w:rPr>
          <w:highlight w:val="yellow"/>
        </w:rPr>
        <w:t xml:space="preserve">operators may maintain the </w:t>
      </w:r>
      <w:r w:rsidR="00667284" w:rsidRPr="00870EF3">
        <w:rPr>
          <w:highlight w:val="yellow"/>
        </w:rPr>
        <w:t xml:space="preserve">water temperature </w:t>
      </w:r>
      <w:r w:rsidR="00D37156" w:rsidRPr="00870EF3">
        <w:rPr>
          <w:highlight w:val="yellow"/>
        </w:rPr>
        <w:t>setpoint at 4</w:t>
      </w:r>
      <w:r w:rsidR="00B85E96" w:rsidRPr="00870EF3">
        <w:rPr>
          <w:highlight w:val="yellow"/>
        </w:rPr>
        <w:t xml:space="preserve"> </w:t>
      </w:r>
      <w:r w:rsidR="00D37156" w:rsidRPr="00870EF3">
        <w:rPr>
          <w:highlight w:val="yellow"/>
        </w:rPr>
        <w:sym w:font="Symbol" w:char="F0B0"/>
      </w:r>
      <w:r w:rsidR="00D37156" w:rsidRPr="00870EF3">
        <w:rPr>
          <w:highlight w:val="yellow"/>
        </w:rPr>
        <w:t xml:space="preserve">C for 20 minutes </w:t>
      </w:r>
      <w:r w:rsidR="00B701E4" w:rsidRPr="00870EF3">
        <w:rPr>
          <w:highlight w:val="yellow"/>
        </w:rPr>
        <w:t>after the completion of posterior wall ablation</w:t>
      </w:r>
      <w:r w:rsidR="00D37156" w:rsidRPr="00870EF3">
        <w:rPr>
          <w:highlight w:val="yellow"/>
        </w:rPr>
        <w:t>, at which point the machine can be turned off.</w:t>
      </w:r>
      <w:r w:rsidR="008B1B99">
        <w:rPr>
          <w:highlight w:val="yellow"/>
        </w:rPr>
        <w:t xml:space="preserve"> </w:t>
      </w:r>
    </w:p>
    <w:p w14:paraId="3F810827" w14:textId="1D4B94BE" w:rsidR="00B701E4" w:rsidRPr="00870EF3" w:rsidRDefault="00B701E4" w:rsidP="00870EF3"/>
    <w:p w14:paraId="7795F345" w14:textId="21068941" w:rsidR="00B701E4" w:rsidRPr="00870EF3" w:rsidRDefault="00B701E4" w:rsidP="00870EF3">
      <w:pPr>
        <w:rPr>
          <w:b/>
          <w:bCs/>
        </w:rPr>
      </w:pPr>
      <w:r w:rsidRPr="00870EF3">
        <w:rPr>
          <w:b/>
          <w:bCs/>
          <w:highlight w:val="yellow"/>
        </w:rPr>
        <w:t>4. Temperature modulation – cryoablation</w:t>
      </w:r>
    </w:p>
    <w:p w14:paraId="2819D39E" w14:textId="3A8511A5" w:rsidR="00B701E4" w:rsidRPr="00870EF3" w:rsidRDefault="00B701E4" w:rsidP="00870EF3">
      <w:pPr>
        <w:rPr>
          <w:b/>
          <w:bCs/>
          <w:highlight w:val="yellow"/>
        </w:rPr>
      </w:pPr>
    </w:p>
    <w:p w14:paraId="629B1F3B" w14:textId="12554D09" w:rsidR="002C2339" w:rsidRPr="00870EF3" w:rsidRDefault="002C2339" w:rsidP="00870EF3">
      <w:pPr>
        <w:rPr>
          <w:highlight w:val="yellow"/>
        </w:rPr>
      </w:pPr>
      <w:r w:rsidRPr="00870EF3">
        <w:rPr>
          <w:highlight w:val="yellow"/>
        </w:rPr>
        <w:t xml:space="preserve">4.1 For cryoablation, </w:t>
      </w:r>
      <w:r w:rsidR="006B2116">
        <w:rPr>
          <w:highlight w:val="yellow"/>
        </w:rPr>
        <w:t xml:space="preserve">use </w:t>
      </w:r>
      <w:r w:rsidRPr="00870EF3">
        <w:rPr>
          <w:highlight w:val="yellow"/>
        </w:rPr>
        <w:t xml:space="preserve">a </w:t>
      </w:r>
      <w:r w:rsidR="00667284" w:rsidRPr="00870EF3">
        <w:rPr>
          <w:highlight w:val="yellow"/>
        </w:rPr>
        <w:t xml:space="preserve">water temperature </w:t>
      </w:r>
      <w:r w:rsidRPr="00870EF3">
        <w:rPr>
          <w:highlight w:val="yellow"/>
        </w:rPr>
        <w:t>setpoint of 42</w:t>
      </w:r>
      <w:r w:rsidR="00B85E96" w:rsidRPr="00870EF3">
        <w:rPr>
          <w:highlight w:val="yellow"/>
        </w:rPr>
        <w:t xml:space="preserve"> </w:t>
      </w:r>
      <w:r w:rsidRPr="00870EF3">
        <w:rPr>
          <w:highlight w:val="yellow"/>
        </w:rPr>
        <w:sym w:font="Symbol" w:char="F0B0"/>
      </w:r>
      <w:r w:rsidRPr="00870EF3">
        <w:rPr>
          <w:highlight w:val="yellow"/>
        </w:rPr>
        <w:t>C</w:t>
      </w:r>
      <w:r w:rsidR="008B1B99">
        <w:rPr>
          <w:highlight w:val="yellow"/>
        </w:rPr>
        <w:t xml:space="preserve"> </w:t>
      </w:r>
      <w:r w:rsidR="006B2116">
        <w:rPr>
          <w:highlight w:val="yellow"/>
        </w:rPr>
        <w:t>(</w:t>
      </w:r>
      <w:r w:rsidRPr="00870EF3">
        <w:rPr>
          <w:highlight w:val="yellow"/>
        </w:rPr>
        <w:t>typical</w:t>
      </w:r>
      <w:r w:rsidR="006B2116">
        <w:rPr>
          <w:highlight w:val="yellow"/>
        </w:rPr>
        <w:t>)</w:t>
      </w:r>
      <w:r w:rsidRPr="00870EF3">
        <w:rPr>
          <w:highlight w:val="yellow"/>
        </w:rPr>
        <w:t>.</w:t>
      </w:r>
      <w:r w:rsidR="008B1B99">
        <w:rPr>
          <w:highlight w:val="yellow"/>
        </w:rPr>
        <w:t xml:space="preserve"> </w:t>
      </w:r>
    </w:p>
    <w:p w14:paraId="64B1083A" w14:textId="77777777" w:rsidR="002C2339" w:rsidRPr="00870EF3" w:rsidRDefault="002C2339" w:rsidP="00870EF3">
      <w:pPr>
        <w:rPr>
          <w:highlight w:val="yellow"/>
        </w:rPr>
      </w:pPr>
    </w:p>
    <w:p w14:paraId="1E02B5C5" w14:textId="47998654" w:rsidR="002C2339" w:rsidRPr="00870EF3" w:rsidRDefault="002C2339" w:rsidP="00870EF3">
      <w:pPr>
        <w:rPr>
          <w:highlight w:val="yellow"/>
        </w:rPr>
      </w:pPr>
      <w:r w:rsidRPr="00870EF3">
        <w:rPr>
          <w:highlight w:val="yellow"/>
        </w:rPr>
        <w:t xml:space="preserve">4.2 </w:t>
      </w:r>
      <w:r w:rsidR="006B2116">
        <w:rPr>
          <w:highlight w:val="yellow"/>
        </w:rPr>
        <w:t>Set t</w:t>
      </w:r>
      <w:r w:rsidRPr="00870EF3">
        <w:rPr>
          <w:highlight w:val="yellow"/>
        </w:rPr>
        <w:t>his</w:t>
      </w:r>
      <w:r w:rsidR="00667284" w:rsidRPr="00870EF3">
        <w:rPr>
          <w:highlight w:val="yellow"/>
        </w:rPr>
        <w:t xml:space="preserve"> water</w:t>
      </w:r>
      <w:r w:rsidRPr="00870EF3">
        <w:rPr>
          <w:highlight w:val="yellow"/>
        </w:rPr>
        <w:t xml:space="preserve"> temperature </w:t>
      </w:r>
      <w:r w:rsidR="00F65CE4" w:rsidRPr="00870EF3">
        <w:rPr>
          <w:highlight w:val="yellow"/>
        </w:rPr>
        <w:t xml:space="preserve">shortly after </w:t>
      </w:r>
      <w:r w:rsidRPr="00870EF3">
        <w:rPr>
          <w:highlight w:val="yellow"/>
        </w:rPr>
        <w:t>placement</w:t>
      </w:r>
      <w:r w:rsidR="00F65CE4" w:rsidRPr="00870EF3">
        <w:rPr>
          <w:highlight w:val="yellow"/>
        </w:rPr>
        <w:t xml:space="preserve"> (placing while cold is generally easier due to increased device stiffness)</w:t>
      </w:r>
      <w:r w:rsidRPr="00870EF3">
        <w:rPr>
          <w:highlight w:val="yellow"/>
        </w:rPr>
        <w:t xml:space="preserve">, and continue throughout the case, providing additional patient warming to counter the systemic cooling effect of the cryoablation. </w:t>
      </w:r>
    </w:p>
    <w:p w14:paraId="0FE71B78" w14:textId="74B80CF4" w:rsidR="00D37156" w:rsidRPr="00870EF3" w:rsidRDefault="00D37156" w:rsidP="00870EF3">
      <w:pPr>
        <w:rPr>
          <w:b/>
          <w:bCs/>
          <w:highlight w:val="yellow"/>
        </w:rPr>
      </w:pPr>
    </w:p>
    <w:p w14:paraId="083D578C" w14:textId="20B4BD45" w:rsidR="00D37156" w:rsidRPr="00870EF3" w:rsidRDefault="00D37156" w:rsidP="00870EF3">
      <w:pPr>
        <w:rPr>
          <w:b/>
          <w:bCs/>
          <w:highlight w:val="yellow"/>
        </w:rPr>
      </w:pPr>
      <w:r w:rsidRPr="00870EF3">
        <w:rPr>
          <w:b/>
          <w:bCs/>
          <w:highlight w:val="yellow"/>
        </w:rPr>
        <w:t>5. Patient temperature monitoring</w:t>
      </w:r>
    </w:p>
    <w:p w14:paraId="50CDC320" w14:textId="77777777" w:rsidR="00D37156" w:rsidRPr="00870EF3" w:rsidRDefault="00D37156" w:rsidP="00870EF3">
      <w:pPr>
        <w:rPr>
          <w:highlight w:val="yellow"/>
        </w:rPr>
      </w:pPr>
    </w:p>
    <w:p w14:paraId="4C175993" w14:textId="42B6004F" w:rsidR="004F6729" w:rsidRPr="006B2116" w:rsidRDefault="006B2116" w:rsidP="00870EF3">
      <w:r w:rsidRPr="006B2116">
        <w:t xml:space="preserve">NOTE: </w:t>
      </w:r>
      <w:r w:rsidR="00AA26DC" w:rsidRPr="006B2116">
        <w:t xml:space="preserve">Because the </w:t>
      </w:r>
      <w:r w:rsidR="004F6729" w:rsidRPr="006B2116">
        <w:t xml:space="preserve">temperature in the esophagus is modulated by the presence of an esophageal </w:t>
      </w:r>
      <w:r w:rsidR="004F6729" w:rsidRPr="006B2116">
        <w:lastRenderedPageBreak/>
        <w:t>heat transfer device, a different location is necessary for patient temperature measurement.</w:t>
      </w:r>
      <w:r w:rsidR="008B1B99">
        <w:t xml:space="preserve"> </w:t>
      </w:r>
      <w:r w:rsidR="004F6729" w:rsidRPr="006B2116">
        <w:t xml:space="preserve">Options for patient temperature measurement include nasopharyngeal thermometer (ensure </w:t>
      </w:r>
      <w:r w:rsidR="00644033">
        <w:t xml:space="preserve">that the </w:t>
      </w:r>
      <w:r w:rsidR="004F6729" w:rsidRPr="006B2116">
        <w:t>depth is less than 10</w:t>
      </w:r>
      <w:r w:rsidR="00644033">
        <w:t xml:space="preserve"> </w:t>
      </w:r>
      <w:r w:rsidR="004F6729" w:rsidRPr="006B2116">
        <w:t>cm), Foley temperature sensor, rectal temperature sensor, tympanic membrane thermometer, or forehead thermometer (including zero-flux thermometry).</w:t>
      </w:r>
      <w:r w:rsidR="008B1B99">
        <w:t xml:space="preserve"> </w:t>
      </w:r>
    </w:p>
    <w:p w14:paraId="093A48B2" w14:textId="4B67F880" w:rsidR="002710C9" w:rsidRPr="00870EF3" w:rsidRDefault="002710C9" w:rsidP="00870EF3">
      <w:pPr>
        <w:rPr>
          <w:highlight w:val="yellow"/>
        </w:rPr>
      </w:pPr>
    </w:p>
    <w:p w14:paraId="6EB52C8D" w14:textId="5EABF272" w:rsidR="002710C9" w:rsidRPr="00870EF3" w:rsidRDefault="002710C9" w:rsidP="00870EF3">
      <w:pPr>
        <w:rPr>
          <w:highlight w:val="yellow"/>
        </w:rPr>
      </w:pPr>
      <w:r w:rsidRPr="00870EF3">
        <w:rPr>
          <w:highlight w:val="yellow"/>
        </w:rPr>
        <w:t xml:space="preserve">5.3 To maintain patient temperature when using esophageal cooling, </w:t>
      </w:r>
      <w:r w:rsidR="006B2116">
        <w:rPr>
          <w:highlight w:val="yellow"/>
        </w:rPr>
        <w:t xml:space="preserve">use </w:t>
      </w:r>
      <w:r w:rsidRPr="00870EF3">
        <w:rPr>
          <w:highlight w:val="yellow"/>
        </w:rPr>
        <w:t>supplemental warming modalities, such as warming blankets or head covers if needed.</w:t>
      </w:r>
      <w:r w:rsidR="008B1B99">
        <w:rPr>
          <w:highlight w:val="yellow"/>
        </w:rPr>
        <w:t xml:space="preserve"> </w:t>
      </w:r>
      <w:r w:rsidRPr="00870EF3">
        <w:rPr>
          <w:highlight w:val="yellow"/>
        </w:rPr>
        <w:t xml:space="preserve">During esophageal warming when performing cryoablation, </w:t>
      </w:r>
      <w:r w:rsidR="00644033">
        <w:rPr>
          <w:highlight w:val="yellow"/>
        </w:rPr>
        <w:t xml:space="preserve">the </w:t>
      </w:r>
      <w:r w:rsidRPr="00870EF3">
        <w:rPr>
          <w:highlight w:val="yellow"/>
        </w:rPr>
        <w:t>patient temperature will usually stay in a normothermic range.</w:t>
      </w:r>
      <w:r w:rsidR="008B1B99">
        <w:rPr>
          <w:highlight w:val="yellow"/>
        </w:rPr>
        <w:t xml:space="preserve"> </w:t>
      </w:r>
    </w:p>
    <w:p w14:paraId="54B8AB73" w14:textId="77777777" w:rsidR="00D37156" w:rsidRPr="00870EF3" w:rsidRDefault="00D37156" w:rsidP="00870EF3">
      <w:pPr>
        <w:rPr>
          <w:highlight w:val="yellow"/>
        </w:rPr>
      </w:pPr>
    </w:p>
    <w:p w14:paraId="337AC49F" w14:textId="77777777" w:rsidR="000B5401" w:rsidRPr="00870EF3" w:rsidRDefault="000B5401" w:rsidP="00870EF3">
      <w:pPr>
        <w:pStyle w:val="ListParagraph"/>
        <w:autoSpaceDE/>
        <w:autoSpaceDN/>
        <w:adjustRightInd/>
        <w:ind w:left="0"/>
        <w:outlineLvl w:val="0"/>
        <w:rPr>
          <w:b/>
          <w:color w:val="auto"/>
        </w:rPr>
      </w:pPr>
      <w:r w:rsidRPr="00870EF3">
        <w:rPr>
          <w:b/>
          <w:color w:val="auto"/>
          <w:highlight w:val="yellow"/>
        </w:rPr>
        <w:t>6. Troubleshooting</w:t>
      </w:r>
    </w:p>
    <w:p w14:paraId="07D5E50D" w14:textId="77777777" w:rsidR="000B5401" w:rsidRPr="00870EF3" w:rsidRDefault="000B5401" w:rsidP="00870EF3">
      <w:pPr>
        <w:pStyle w:val="ListParagraph"/>
        <w:autoSpaceDE/>
        <w:autoSpaceDN/>
        <w:adjustRightInd/>
        <w:ind w:left="0"/>
        <w:rPr>
          <w:b/>
          <w:color w:val="auto"/>
        </w:rPr>
      </w:pPr>
    </w:p>
    <w:p w14:paraId="0C487EF6" w14:textId="0580F069" w:rsidR="006B2116" w:rsidRDefault="006B2116" w:rsidP="00870EF3">
      <w:pPr>
        <w:pStyle w:val="ListParagraph"/>
        <w:autoSpaceDE/>
        <w:autoSpaceDN/>
        <w:adjustRightInd/>
        <w:ind w:left="0"/>
        <w:rPr>
          <w:color w:val="auto"/>
        </w:rPr>
      </w:pPr>
      <w:r>
        <w:rPr>
          <w:color w:val="auto"/>
          <w:highlight w:val="yellow"/>
        </w:rPr>
        <w:t xml:space="preserve">6.1. </w:t>
      </w:r>
      <w:r w:rsidR="00B80EC7" w:rsidRPr="006B2116">
        <w:rPr>
          <w:color w:val="auto"/>
          <w:highlight w:val="yellow"/>
        </w:rPr>
        <w:t>Ensure that no blockage of water flow occurs, and that the water paddle wheel</w:t>
      </w:r>
      <w:r w:rsidR="00EC758D" w:rsidRPr="006B2116">
        <w:rPr>
          <w:color w:val="auto"/>
          <w:highlight w:val="yellow"/>
        </w:rPr>
        <w:t>, if present,</w:t>
      </w:r>
      <w:r w:rsidR="00B80EC7" w:rsidRPr="006B2116">
        <w:rPr>
          <w:color w:val="auto"/>
          <w:highlight w:val="yellow"/>
        </w:rPr>
        <w:t xml:space="preserve"> is continuously spinning</w:t>
      </w:r>
      <w:r w:rsidR="00EC758D" w:rsidRPr="006B2116">
        <w:rPr>
          <w:color w:val="auto"/>
          <w:highlight w:val="yellow"/>
        </w:rPr>
        <w:t>, or the low-flow alarm is not activated</w:t>
      </w:r>
      <w:r w:rsidR="00B80EC7" w:rsidRPr="006B2116">
        <w:rPr>
          <w:color w:val="auto"/>
          <w:highlight w:val="yellow"/>
        </w:rPr>
        <w:t>.</w:t>
      </w:r>
      <w:r w:rsidR="008B1B99">
        <w:rPr>
          <w:color w:val="auto"/>
        </w:rPr>
        <w:t xml:space="preserve"> </w:t>
      </w:r>
    </w:p>
    <w:p w14:paraId="2BA2E83D" w14:textId="77777777" w:rsidR="006B2116" w:rsidRDefault="006B2116" w:rsidP="00870EF3">
      <w:pPr>
        <w:pStyle w:val="ListParagraph"/>
        <w:autoSpaceDE/>
        <w:autoSpaceDN/>
        <w:adjustRightInd/>
        <w:ind w:left="0"/>
        <w:rPr>
          <w:color w:val="auto"/>
        </w:rPr>
      </w:pPr>
    </w:p>
    <w:p w14:paraId="33C0DCAB" w14:textId="47D7794E" w:rsidR="000B5401" w:rsidRPr="00870EF3" w:rsidRDefault="006B2116" w:rsidP="00870EF3">
      <w:pPr>
        <w:pStyle w:val="ListParagraph"/>
        <w:autoSpaceDE/>
        <w:autoSpaceDN/>
        <w:adjustRightInd/>
        <w:ind w:left="0"/>
        <w:rPr>
          <w:color w:val="auto"/>
        </w:rPr>
      </w:pPr>
      <w:r w:rsidRPr="006B2116">
        <w:rPr>
          <w:color w:val="auto"/>
          <w:highlight w:val="yellow"/>
        </w:rPr>
        <w:t xml:space="preserve">6.2. Blockage of water flow in the system will cause the paddle wheel to stop spinning and an occlusion alert on the external heat exchanger </w:t>
      </w:r>
      <w:r w:rsidR="00B80EC7" w:rsidRPr="006B2116">
        <w:rPr>
          <w:color w:val="auto"/>
          <w:highlight w:val="yellow"/>
        </w:rPr>
        <w:t>S</w:t>
      </w:r>
      <w:r w:rsidR="000B5401" w:rsidRPr="006B2116">
        <w:rPr>
          <w:color w:val="auto"/>
          <w:highlight w:val="yellow"/>
        </w:rPr>
        <w:t>top treatment</w:t>
      </w:r>
      <w:r w:rsidR="000F6C64" w:rsidRPr="006B2116">
        <w:rPr>
          <w:color w:val="auto"/>
          <w:highlight w:val="yellow"/>
        </w:rPr>
        <w:t xml:space="preserve"> </w:t>
      </w:r>
      <w:r w:rsidR="00B80EC7" w:rsidRPr="006B2116">
        <w:rPr>
          <w:color w:val="auto"/>
          <w:highlight w:val="yellow"/>
        </w:rPr>
        <w:t xml:space="preserve">and determine the location and cause of obstruction. If necessary, </w:t>
      </w:r>
      <w:r w:rsidR="000B5401" w:rsidRPr="006B2116">
        <w:rPr>
          <w:color w:val="auto"/>
          <w:highlight w:val="yellow"/>
        </w:rPr>
        <w:t>remove</w:t>
      </w:r>
      <w:r w:rsidR="00B80EC7" w:rsidRPr="006B2116">
        <w:rPr>
          <w:color w:val="auto"/>
          <w:highlight w:val="yellow"/>
        </w:rPr>
        <w:t xml:space="preserve"> and replace</w:t>
      </w:r>
      <w:r w:rsidR="000B5401" w:rsidRPr="006B2116">
        <w:rPr>
          <w:color w:val="auto"/>
          <w:highlight w:val="yellow"/>
        </w:rPr>
        <w:t xml:space="preserve"> the esophageal temperature management device.</w:t>
      </w:r>
    </w:p>
    <w:p w14:paraId="4722E0FA" w14:textId="77777777" w:rsidR="000B5401" w:rsidRPr="00870EF3" w:rsidRDefault="000B5401" w:rsidP="00870EF3">
      <w:pPr>
        <w:pStyle w:val="ListParagraph"/>
        <w:autoSpaceDE/>
        <w:autoSpaceDN/>
        <w:adjustRightInd/>
        <w:ind w:left="0"/>
        <w:rPr>
          <w:color w:val="auto"/>
        </w:rPr>
      </w:pPr>
    </w:p>
    <w:p w14:paraId="3E49E07C" w14:textId="7499BBC1" w:rsidR="000B5401" w:rsidRPr="00870EF3" w:rsidRDefault="000B5401" w:rsidP="00870EF3">
      <w:pPr>
        <w:rPr>
          <w:highlight w:val="yellow"/>
        </w:rPr>
      </w:pPr>
      <w:r w:rsidRPr="00870EF3">
        <w:rPr>
          <w:highlight w:val="yellow"/>
        </w:rPr>
        <w:t>6.</w:t>
      </w:r>
      <w:r w:rsidR="006B2116">
        <w:rPr>
          <w:highlight w:val="yellow"/>
        </w:rPr>
        <w:t xml:space="preserve">3. </w:t>
      </w:r>
      <w:r w:rsidR="00C4070F" w:rsidRPr="00870EF3">
        <w:rPr>
          <w:highlight w:val="yellow"/>
        </w:rPr>
        <w:t xml:space="preserve">Confirm water flow at correct temperature by checking setpoint and touching device to ensure adequate pressure (device will be firm) and appropriate temperature. </w:t>
      </w:r>
    </w:p>
    <w:p w14:paraId="3335C2AC" w14:textId="77777777" w:rsidR="000B5401" w:rsidRPr="00870EF3" w:rsidRDefault="000B5401" w:rsidP="00870EF3">
      <w:pPr>
        <w:rPr>
          <w:highlight w:val="yellow"/>
        </w:rPr>
      </w:pPr>
    </w:p>
    <w:p w14:paraId="29B9F882" w14:textId="64FE3ABE" w:rsidR="000B5401" w:rsidRPr="00870EF3" w:rsidRDefault="000B5401" w:rsidP="00870EF3">
      <w:pPr>
        <w:rPr>
          <w:b/>
          <w:highlight w:val="yellow"/>
        </w:rPr>
      </w:pPr>
      <w:r w:rsidRPr="00870EF3">
        <w:rPr>
          <w:b/>
          <w:highlight w:val="yellow"/>
        </w:rPr>
        <w:t xml:space="preserve">7. </w:t>
      </w:r>
      <w:r w:rsidR="003A07BD" w:rsidRPr="00870EF3">
        <w:rPr>
          <w:b/>
          <w:highlight w:val="yellow"/>
        </w:rPr>
        <w:t>R</w:t>
      </w:r>
      <w:r w:rsidRPr="00870EF3">
        <w:rPr>
          <w:b/>
          <w:highlight w:val="yellow"/>
        </w:rPr>
        <w:t>emoval</w:t>
      </w:r>
      <w:r w:rsidR="003A07BD" w:rsidRPr="00870EF3">
        <w:rPr>
          <w:b/>
          <w:highlight w:val="yellow"/>
        </w:rPr>
        <w:t xml:space="preserve"> of device</w:t>
      </w:r>
    </w:p>
    <w:p w14:paraId="5E7F61E6" w14:textId="77777777" w:rsidR="000B5401" w:rsidRPr="00870EF3" w:rsidRDefault="000B5401" w:rsidP="00870EF3">
      <w:pPr>
        <w:rPr>
          <w:b/>
          <w:highlight w:val="yellow"/>
        </w:rPr>
      </w:pPr>
    </w:p>
    <w:p w14:paraId="3E32B9E4" w14:textId="77777777" w:rsidR="00CD5200" w:rsidRPr="00870EF3" w:rsidRDefault="000B5401" w:rsidP="00870EF3">
      <w:pPr>
        <w:rPr>
          <w:highlight w:val="yellow"/>
        </w:rPr>
      </w:pPr>
      <w:r w:rsidRPr="00870EF3">
        <w:rPr>
          <w:highlight w:val="yellow"/>
        </w:rPr>
        <w:t xml:space="preserve">7.1 Press </w:t>
      </w:r>
      <w:r w:rsidR="00CD5200" w:rsidRPr="00870EF3">
        <w:rPr>
          <w:highlight w:val="yellow"/>
        </w:rPr>
        <w:t xml:space="preserve">the </w:t>
      </w:r>
      <w:r w:rsidR="00C4070F" w:rsidRPr="00870EF3">
        <w:rPr>
          <w:highlight w:val="yellow"/>
        </w:rPr>
        <w:t xml:space="preserve">appropriate button </w:t>
      </w:r>
      <w:r w:rsidR="003A07BD" w:rsidRPr="00870EF3">
        <w:rPr>
          <w:highlight w:val="yellow"/>
        </w:rPr>
        <w:t xml:space="preserve">to pause water flow; this may be labelled </w:t>
      </w:r>
      <w:r w:rsidRPr="00870EF3">
        <w:rPr>
          <w:highlight w:val="yellow"/>
        </w:rPr>
        <w:t>“Monitor”</w:t>
      </w:r>
      <w:r w:rsidR="003A07BD" w:rsidRPr="00870EF3">
        <w:rPr>
          <w:highlight w:val="yellow"/>
        </w:rPr>
        <w:t xml:space="preserve"> or “Temp Set</w:t>
      </w:r>
      <w:proofErr w:type="gramStart"/>
      <w:r w:rsidR="003A07BD" w:rsidRPr="00870EF3">
        <w:rPr>
          <w:highlight w:val="yellow"/>
        </w:rPr>
        <w:t>”, but</w:t>
      </w:r>
      <w:proofErr w:type="gramEnd"/>
      <w:r w:rsidR="003A07BD" w:rsidRPr="00870EF3">
        <w:rPr>
          <w:highlight w:val="yellow"/>
        </w:rPr>
        <w:t xml:space="preserve"> may vary by model.</w:t>
      </w:r>
    </w:p>
    <w:p w14:paraId="2737E25B" w14:textId="77777777" w:rsidR="00CD5200" w:rsidRPr="00870EF3" w:rsidRDefault="00CD5200" w:rsidP="00870EF3">
      <w:pPr>
        <w:rPr>
          <w:highlight w:val="yellow"/>
        </w:rPr>
      </w:pPr>
    </w:p>
    <w:p w14:paraId="57DBAA1E" w14:textId="331C1087" w:rsidR="000B5401" w:rsidRPr="00870EF3" w:rsidRDefault="00CD5200" w:rsidP="00870EF3">
      <w:pPr>
        <w:rPr>
          <w:highlight w:val="yellow"/>
        </w:rPr>
      </w:pPr>
      <w:r w:rsidRPr="00870EF3">
        <w:rPr>
          <w:highlight w:val="yellow"/>
        </w:rPr>
        <w:t>7.2</w:t>
      </w:r>
      <w:r w:rsidR="003A07BD" w:rsidRPr="00870EF3">
        <w:rPr>
          <w:highlight w:val="yellow"/>
        </w:rPr>
        <w:t xml:space="preserve"> </w:t>
      </w:r>
      <w:r w:rsidRPr="00870EF3">
        <w:rPr>
          <w:highlight w:val="yellow"/>
        </w:rPr>
        <w:t>If present,</w:t>
      </w:r>
      <w:r w:rsidR="000B5401" w:rsidRPr="00870EF3">
        <w:rPr>
          <w:highlight w:val="yellow"/>
        </w:rPr>
        <w:t xml:space="preserve"> close</w:t>
      </w:r>
      <w:r w:rsidR="008B1B99">
        <w:rPr>
          <w:highlight w:val="yellow"/>
        </w:rPr>
        <w:t xml:space="preserve"> </w:t>
      </w:r>
      <w:r w:rsidR="000B5401" w:rsidRPr="00870EF3">
        <w:rPr>
          <w:highlight w:val="yellow"/>
        </w:rPr>
        <w:t>clamps</w:t>
      </w:r>
      <w:r w:rsidRPr="00870EF3">
        <w:rPr>
          <w:highlight w:val="yellow"/>
        </w:rPr>
        <w:t xml:space="preserve"> on the hose set and/or device </w:t>
      </w:r>
      <w:proofErr w:type="gramStart"/>
      <w:r w:rsidRPr="00870EF3">
        <w:rPr>
          <w:highlight w:val="yellow"/>
        </w:rPr>
        <w:t>tubing,</w:t>
      </w:r>
      <w:r w:rsidR="008B1B99">
        <w:rPr>
          <w:highlight w:val="yellow"/>
        </w:rPr>
        <w:t xml:space="preserve"> </w:t>
      </w:r>
      <w:r w:rsidR="000B5401" w:rsidRPr="00870EF3">
        <w:rPr>
          <w:highlight w:val="yellow"/>
        </w:rPr>
        <w:t>and</w:t>
      </w:r>
      <w:proofErr w:type="gramEnd"/>
      <w:r w:rsidR="000B5401" w:rsidRPr="00870EF3">
        <w:rPr>
          <w:highlight w:val="yellow"/>
        </w:rPr>
        <w:t xml:space="preserve"> withdraw the device</w:t>
      </w:r>
      <w:r w:rsidRPr="00870EF3">
        <w:rPr>
          <w:highlight w:val="yellow"/>
        </w:rPr>
        <w:t xml:space="preserve"> from the patient by gently pulling anteriorly in a similar manner to standard orogastric tube removal</w:t>
      </w:r>
      <w:r w:rsidR="000B5401" w:rsidRPr="00870EF3">
        <w:rPr>
          <w:highlight w:val="yellow"/>
        </w:rPr>
        <w:t xml:space="preserve">. </w:t>
      </w:r>
    </w:p>
    <w:p w14:paraId="211A1A84" w14:textId="77777777" w:rsidR="000B5401" w:rsidRPr="00870EF3" w:rsidRDefault="000B5401" w:rsidP="00870EF3">
      <w:pPr>
        <w:rPr>
          <w:highlight w:val="yellow"/>
        </w:rPr>
      </w:pPr>
    </w:p>
    <w:p w14:paraId="2A2C6B82" w14:textId="77777777" w:rsidR="00CD5200" w:rsidRPr="00870EF3" w:rsidRDefault="000B5401" w:rsidP="00870EF3">
      <w:pPr>
        <w:rPr>
          <w:highlight w:val="yellow"/>
        </w:rPr>
      </w:pPr>
      <w:r w:rsidRPr="00870EF3">
        <w:rPr>
          <w:highlight w:val="yellow"/>
        </w:rPr>
        <w:t xml:space="preserve">7.2 </w:t>
      </w:r>
      <w:r w:rsidR="00CD5200" w:rsidRPr="00870EF3">
        <w:rPr>
          <w:highlight w:val="yellow"/>
        </w:rPr>
        <w:t>Power down the heat exchange unit via the power switch prior to unplugging from wall power.</w:t>
      </w:r>
    </w:p>
    <w:p w14:paraId="571972BF" w14:textId="77777777" w:rsidR="00CD5200" w:rsidRPr="00870EF3" w:rsidRDefault="00CD5200" w:rsidP="00870EF3">
      <w:pPr>
        <w:rPr>
          <w:highlight w:val="yellow"/>
        </w:rPr>
      </w:pPr>
    </w:p>
    <w:p w14:paraId="0177F6B9" w14:textId="56B2C8C8" w:rsidR="000B5401" w:rsidRPr="00870EF3" w:rsidRDefault="00CD5200" w:rsidP="00870EF3">
      <w:pPr>
        <w:rPr>
          <w:highlight w:val="yellow"/>
        </w:rPr>
      </w:pPr>
      <w:r w:rsidRPr="00870EF3">
        <w:rPr>
          <w:highlight w:val="yellow"/>
        </w:rPr>
        <w:t xml:space="preserve">7.3 </w:t>
      </w:r>
      <w:r w:rsidR="000B5401" w:rsidRPr="00870EF3">
        <w:rPr>
          <w:highlight w:val="yellow"/>
        </w:rPr>
        <w:t>Disconnect the</w:t>
      </w:r>
      <w:r w:rsidRPr="00870EF3">
        <w:rPr>
          <w:highlight w:val="yellow"/>
        </w:rPr>
        <w:t xml:space="preserve"> water hose</w:t>
      </w:r>
      <w:r w:rsidR="00972559" w:rsidRPr="00870EF3">
        <w:rPr>
          <w:highlight w:val="yellow"/>
        </w:rPr>
        <w:t xml:space="preserve"> connectors from the</w:t>
      </w:r>
      <w:r w:rsidR="000B5401" w:rsidRPr="00870EF3">
        <w:rPr>
          <w:highlight w:val="yellow"/>
        </w:rPr>
        <w:t xml:space="preserve"> device and dispose as per institutional policy</w:t>
      </w:r>
      <w:r w:rsidR="00972559" w:rsidRPr="00870EF3">
        <w:rPr>
          <w:highlight w:val="yellow"/>
        </w:rPr>
        <w:t xml:space="preserve"> (typically via contaminated waste container)</w:t>
      </w:r>
      <w:r w:rsidR="000B5401" w:rsidRPr="00870EF3">
        <w:rPr>
          <w:highlight w:val="yellow"/>
        </w:rPr>
        <w:t>.</w:t>
      </w:r>
      <w:r w:rsidR="008B1B99">
        <w:rPr>
          <w:highlight w:val="yellow"/>
        </w:rPr>
        <w:t xml:space="preserve"> </w:t>
      </w:r>
    </w:p>
    <w:p w14:paraId="7240D698" w14:textId="77777777" w:rsidR="000B5401" w:rsidRPr="00870EF3" w:rsidRDefault="000B5401" w:rsidP="00870EF3">
      <w:pPr>
        <w:rPr>
          <w:highlight w:val="yellow"/>
        </w:rPr>
      </w:pPr>
    </w:p>
    <w:p w14:paraId="1BD32D12" w14:textId="6B1F7822" w:rsidR="00CF5B04" w:rsidRPr="00870EF3" w:rsidRDefault="006305D7" w:rsidP="00870EF3">
      <w:pPr>
        <w:pStyle w:val="NormalWeb"/>
        <w:spacing w:before="0" w:beforeAutospacing="0" w:after="0" w:afterAutospacing="0"/>
        <w:rPr>
          <w:color w:val="808080"/>
        </w:rPr>
      </w:pPr>
      <w:r w:rsidRPr="00870EF3">
        <w:rPr>
          <w:b/>
        </w:rPr>
        <w:t>REPRESENTATIVE RESULTS</w:t>
      </w:r>
      <w:r w:rsidR="00EF1462" w:rsidRPr="00870EF3">
        <w:rPr>
          <w:b/>
        </w:rPr>
        <w:t>:</w:t>
      </w:r>
    </w:p>
    <w:p w14:paraId="30A82D5F" w14:textId="20BDFF53" w:rsidR="00985BA7" w:rsidRPr="00870EF3" w:rsidRDefault="002A1120" w:rsidP="00870EF3">
      <w:pPr>
        <w:rPr>
          <w:color w:val="auto"/>
        </w:rPr>
      </w:pPr>
      <w:r w:rsidRPr="00870EF3">
        <w:rPr>
          <w:color w:val="auto"/>
        </w:rPr>
        <w:t xml:space="preserve">A large number of patients have been studied using esophageal cooling via direct instillation of cold liquid into the esophagus </w:t>
      </w:r>
      <w:r w:rsidR="005F7EED" w:rsidRPr="00870EF3">
        <w:rPr>
          <w:color w:val="auto"/>
        </w:rPr>
        <w:t xml:space="preserve">during RF ablation </w:t>
      </w:r>
      <w:r w:rsidRPr="00870EF3">
        <w:rPr>
          <w:color w:val="auto"/>
        </w:rPr>
        <w:t>(for example, by injecting a 20 mL bolus of ice-cold saline via orogastric tube into the upper esophagus when the LET increased by 0.5 °C above baseline).</w:t>
      </w:r>
      <w:r w:rsidR="008B1B99">
        <w:rPr>
          <w:color w:val="auto"/>
        </w:rPr>
        <w:t xml:space="preserve"> </w:t>
      </w:r>
      <w:r w:rsidRPr="00870EF3">
        <w:rPr>
          <w:color w:val="auto"/>
        </w:rPr>
        <w:t xml:space="preserve">The findings of a meta-analysis of existing studies using this technique is summarized in </w:t>
      </w:r>
      <w:r w:rsidRPr="00B6336E">
        <w:rPr>
          <w:b/>
          <w:bCs/>
          <w:color w:val="auto"/>
        </w:rPr>
        <w:t>Figure 6</w:t>
      </w:r>
      <w:r w:rsidR="00644033" w:rsidRPr="00870EF3">
        <w:rPr>
          <w:color w:val="auto"/>
        </w:rPr>
        <w:fldChar w:fldCharType="begin"/>
      </w:r>
      <w:r w:rsidR="00644033" w:rsidRPr="00870EF3">
        <w:rPr>
          <w:color w:val="auto"/>
        </w:rPr>
        <w:instrText xml:space="preserve"> ADDIN EN.CITE &lt;EndNote&gt;&lt;Cite&gt;&lt;Author&gt;Leung&lt;/Author&gt;&lt;Year&gt;2019&lt;/Year&gt;&lt;RecNum&gt;6756&lt;/RecNum&gt;&lt;DisplayText&gt;&lt;style face="superscript"&gt;20&lt;/style&gt;&lt;/DisplayText&gt;&lt;record&gt;&lt;rec-number&gt;6756&lt;/rec-number&gt;&lt;foreign-keys&gt;&lt;key app="EN" db-id="2ef9zaasetf0zhefffjxezth2599dz9zddz9" timestamp="1574780230"&gt;6756&lt;/key&gt;&lt;/foreign-keys&gt;&lt;ref-type name="Journal Article"&gt;17&lt;/ref-type&gt;&lt;contributors&gt;&lt;authors&gt;&lt;author&gt;Leung, Lisa WM&lt;/author&gt;&lt;author&gt;Gallagher, Mark M.&lt;/author&gt;&lt;author&gt;Santangeli, Pasquale&lt;/author&gt;&lt;author&gt;Tschabrunn, Cory&lt;/author&gt;&lt;author&gt;Guerra, Jose M.&lt;/author&gt;&lt;author&gt;Campos, Bieito&lt;/author&gt;&lt;author&gt;Hayat, Jamal&lt;/author&gt;&lt;author&gt;Atem, Folefac&lt;/author&gt;&lt;author&gt;Mickelsen, Steven&lt;/author&gt;&lt;author&gt;Kulstad, Erik&lt;/author&gt;&lt;/authors&gt;&lt;/contributors&gt;&lt;titles&gt;&lt;title&gt;Esophageal cooling for protection during left atrial ablation: a systematic review and meta-analysis&lt;/title&gt;&lt;secondary-title&gt;Journal of Interventional Cardiac Electrophysiology&lt;/secondary-title&gt;&lt;/titles&gt;&lt;periodical&gt;&lt;full-title&gt;Journal of Interventional Cardiac Electrophysiology&lt;/full-title&gt;&lt;/periodical&gt;&lt;dates&gt;&lt;year&gt;2019&lt;/year&gt;&lt;pub-dates&gt;&lt;date&gt;November 22&lt;/date&gt;&lt;/pub-dates&gt;&lt;/dates&gt;&lt;isbn&gt;1572-8595&lt;/isbn&gt;&lt;label&gt;Leung2019&lt;/label&gt;&lt;work-type&gt;journal article&lt;/work-type&gt;&lt;urls&gt;&lt;related-urls&gt;&lt;url&gt;https://doi.org/10.1007/s10840-019-00661-5&lt;/url&gt;&lt;/related-urls&gt;&lt;/urls&gt;&lt;electronic-resource-num&gt;10.1007/s10840-019-00661-5&lt;/electronic-resource-num&gt;&lt;/record&gt;&lt;/Cite&gt;&lt;/EndNote&gt;</w:instrText>
      </w:r>
      <w:r w:rsidR="00644033" w:rsidRPr="00870EF3">
        <w:rPr>
          <w:color w:val="auto"/>
        </w:rPr>
        <w:fldChar w:fldCharType="separate"/>
      </w:r>
      <w:r w:rsidR="00644033" w:rsidRPr="00870EF3">
        <w:rPr>
          <w:noProof/>
          <w:color w:val="auto"/>
          <w:vertAlign w:val="superscript"/>
        </w:rPr>
        <w:t>20</w:t>
      </w:r>
      <w:r w:rsidR="00644033" w:rsidRPr="00870EF3">
        <w:rPr>
          <w:color w:val="auto"/>
        </w:rPr>
        <w:fldChar w:fldCharType="end"/>
      </w:r>
      <w:r w:rsidRPr="00870EF3">
        <w:rPr>
          <w:color w:val="auto"/>
        </w:rPr>
        <w:t>.</w:t>
      </w:r>
      <w:r w:rsidR="00644033" w:rsidRPr="00870EF3" w:rsidDel="00644033">
        <w:rPr>
          <w:color w:val="auto"/>
        </w:rPr>
        <w:t xml:space="preserve"> </w:t>
      </w:r>
    </w:p>
    <w:p w14:paraId="48874513" w14:textId="25BD84EB" w:rsidR="005F7EED" w:rsidRPr="00870EF3" w:rsidRDefault="005F7EED" w:rsidP="00870EF3">
      <w:pPr>
        <w:rPr>
          <w:color w:val="auto"/>
        </w:rPr>
      </w:pPr>
    </w:p>
    <w:p w14:paraId="1B170EAC" w14:textId="5A4863C8" w:rsidR="009E4733" w:rsidRPr="00870EF3" w:rsidRDefault="009E4733" w:rsidP="00870EF3">
      <w:pPr>
        <w:rPr>
          <w:color w:val="auto"/>
        </w:rPr>
      </w:pPr>
      <w:r w:rsidRPr="00870EF3">
        <w:rPr>
          <w:color w:val="auto"/>
        </w:rPr>
        <w:t xml:space="preserve">Data from a randomized-controlled clinical trial evaluating a dedicated cooling device were recently presented, and are summarized in </w:t>
      </w:r>
      <w:r w:rsidRPr="00B6336E">
        <w:rPr>
          <w:b/>
          <w:bCs/>
          <w:color w:val="auto"/>
        </w:rPr>
        <w:t>Table 1</w:t>
      </w:r>
      <w:r w:rsidR="00644033" w:rsidRPr="00870EF3">
        <w:rPr>
          <w:color w:val="auto"/>
        </w:rPr>
        <w:fldChar w:fldCharType="begin"/>
      </w:r>
      <w:r w:rsidR="00644033" w:rsidRPr="00870EF3">
        <w:rPr>
          <w:color w:val="auto"/>
        </w:rPr>
        <w:instrText xml:space="preserve"> ADDIN EN.CITE &lt;EndNote&gt;&lt;Cite&gt;&lt;Author&gt;Gallagher&lt;/Author&gt;&lt;Year&gt;2019&lt;/Year&gt;&lt;RecNum&gt;6726&lt;/RecNum&gt;&lt;DisplayText&gt;&lt;style face="superscript"&gt;21&lt;/style&gt;&lt;/DisplayText&gt;&lt;record&gt;&lt;rec-number&gt;6726&lt;/rec-number&gt;&lt;foreign-keys&gt;&lt;key app="EN" db-id="2ef9zaasetf0zhefffjxezth2599dz9zddz9" timestamp="1570891187"&gt;6726&lt;/key&gt;&lt;/foreign-keys&gt;&lt;ref-type name="Journal Article"&gt;17&lt;/ref-type&gt;&lt;contributors&gt;&lt;authors&gt;&lt;author&gt;Gallagher, M.&lt;/author&gt;&lt;author&gt;Leung, L.&lt;/author&gt;&lt;author&gt;Louis-Auguste, J.&lt;/author&gt;&lt;author&gt;Li, A. &lt;/author&gt;&lt;author&gt;Bajpai, A.&lt;/author&gt;&lt;author&gt;Sohal, M.&lt;/author&gt;&lt;author&gt;Hayat, J. &lt;/author&gt;&lt;/authors&gt;&lt;/contributors&gt;&lt;titles&gt;&lt;title&gt;IMPACT: Improving Oesophageal Protection During Catheter Ablation For AF- A Double Blind Randomised Controlled Trial&lt;/title&gt;&lt;secondary-title&gt;European Journal of Arrhythmia &amp;amp; Electrophysiology &lt;/secondary-title&gt;&lt;/titles&gt;&lt;periodical&gt;&lt;full-title&gt;European Journal of Arrhythmia &amp;amp; Electrophysiology&lt;/full-title&gt;&lt;/periodical&gt;&lt;volume&gt;5&lt;/volume&gt;&lt;number&gt;Abstract 18&lt;/number&gt;&lt;num-vols&gt;Supplement 1&lt;/num-vols&gt;&lt;dates&gt;&lt;year&gt;2019&lt;/year&gt;&lt;/dates&gt;&lt;urls&gt;&lt;related-urls&gt;&lt;url&gt;https://www.touchcardio.com/18-impact-improving-oesophageal-protection-during-catheter-ablation-for-af-a-double-blind-randomised-controlled-trial/&lt;/url&gt;&lt;/related-urls&gt;&lt;/urls&gt;&lt;/record&gt;&lt;/Cite&gt;&lt;/EndNote&gt;</w:instrText>
      </w:r>
      <w:r w:rsidR="00644033" w:rsidRPr="00870EF3">
        <w:rPr>
          <w:color w:val="auto"/>
        </w:rPr>
        <w:fldChar w:fldCharType="separate"/>
      </w:r>
      <w:r w:rsidR="00644033" w:rsidRPr="00870EF3">
        <w:rPr>
          <w:noProof/>
          <w:color w:val="auto"/>
          <w:vertAlign w:val="superscript"/>
        </w:rPr>
        <w:t>21</w:t>
      </w:r>
      <w:r w:rsidR="00644033" w:rsidRPr="00870EF3">
        <w:rPr>
          <w:color w:val="auto"/>
        </w:rPr>
        <w:fldChar w:fldCharType="end"/>
      </w:r>
      <w:r w:rsidRPr="00870EF3">
        <w:rPr>
          <w:color w:val="auto"/>
        </w:rPr>
        <w:t>.</w:t>
      </w:r>
      <w:r w:rsidR="008B1B99">
        <w:rPr>
          <w:color w:val="auto"/>
        </w:rPr>
        <w:t xml:space="preserve"> </w:t>
      </w:r>
      <w:r w:rsidR="00D906C0" w:rsidRPr="00870EF3">
        <w:rPr>
          <w:color w:val="auto"/>
        </w:rPr>
        <w:t>Ablation parameters for the control and treatment arms, respectively, were as follows: RF duration, 14.1 versus 14.5 minutes; average force, 19.1 versus 17.8 grams, maximum RF power, 33.9 versus 34.1 W, and average ablation index, 394 versus 384, with all differences non-significant.</w:t>
      </w:r>
      <w:r w:rsidR="008B1B99">
        <w:rPr>
          <w:color w:val="auto"/>
        </w:rPr>
        <w:t xml:space="preserve"> </w:t>
      </w:r>
      <w:r w:rsidR="00D906C0" w:rsidRPr="00870EF3">
        <w:rPr>
          <w:color w:val="auto"/>
        </w:rPr>
        <w:t>All patients had PVI with additional lesion sets</w:t>
      </w:r>
      <w:r w:rsidR="001B286F" w:rsidRPr="00870EF3">
        <w:rPr>
          <w:color w:val="auto"/>
        </w:rPr>
        <w:t xml:space="preserve"> when required.</w:t>
      </w:r>
      <w:r w:rsidR="008B1B99">
        <w:rPr>
          <w:color w:val="auto"/>
        </w:rPr>
        <w:t xml:space="preserve"> </w:t>
      </w:r>
      <w:r w:rsidR="00514390" w:rsidRPr="00870EF3">
        <w:rPr>
          <w:color w:val="auto"/>
        </w:rPr>
        <w:t xml:space="preserve">At the time of presentation, no difference in recurrence rate of atrial fibrillation at 6 months was found between the two groups (3/22 in control group, 2/17 in treatment group). </w:t>
      </w:r>
    </w:p>
    <w:p w14:paraId="329F1A14" w14:textId="77777777" w:rsidR="009E4733" w:rsidRPr="00870EF3" w:rsidRDefault="009E4733" w:rsidP="00870EF3">
      <w:pPr>
        <w:rPr>
          <w:color w:val="auto"/>
        </w:rPr>
      </w:pPr>
    </w:p>
    <w:p w14:paraId="3A3E0A25" w14:textId="61582CAD" w:rsidR="001706D1" w:rsidRPr="00B6336E" w:rsidRDefault="007811BE" w:rsidP="00870EF3">
      <w:pPr>
        <w:rPr>
          <w:color w:val="auto"/>
        </w:rPr>
      </w:pPr>
      <w:r w:rsidRPr="00B6336E">
        <w:rPr>
          <w:color w:val="auto"/>
        </w:rPr>
        <w:t xml:space="preserve">Example </w:t>
      </w:r>
      <w:r w:rsidR="001706D1" w:rsidRPr="00B6336E">
        <w:rPr>
          <w:color w:val="auto"/>
        </w:rPr>
        <w:t>RF ablation result:</w:t>
      </w:r>
    </w:p>
    <w:p w14:paraId="30947F5E" w14:textId="5B0745D5" w:rsidR="001706D1" w:rsidRPr="00870EF3" w:rsidRDefault="00F35F6D" w:rsidP="00870EF3">
      <w:pPr>
        <w:rPr>
          <w:i/>
          <w:iCs/>
          <w:color w:val="auto"/>
        </w:rPr>
      </w:pPr>
      <w:r w:rsidRPr="00870EF3">
        <w:rPr>
          <w:color w:val="auto"/>
        </w:rPr>
        <w:t xml:space="preserve">A </w:t>
      </w:r>
      <w:r w:rsidR="00644033" w:rsidRPr="00870EF3">
        <w:rPr>
          <w:color w:val="auto"/>
        </w:rPr>
        <w:t>59-year-old</w:t>
      </w:r>
      <w:r w:rsidR="00073E6C" w:rsidRPr="00870EF3">
        <w:rPr>
          <w:color w:val="auto"/>
        </w:rPr>
        <w:t xml:space="preserve"> female with a past medical history of hyperlipidemia, diabetes, and recurrent paroxysmal atrial fibrillation presented for an RF ablation procedure. </w:t>
      </w:r>
      <w:r w:rsidR="007F56CD" w:rsidRPr="00870EF3">
        <w:rPr>
          <w:color w:val="auto"/>
        </w:rPr>
        <w:t>An esophageal heat transfer device circulating 14</w:t>
      </w:r>
      <w:r w:rsidR="00C71AC3" w:rsidRPr="00870EF3">
        <w:rPr>
          <w:color w:val="auto"/>
        </w:rPr>
        <w:t xml:space="preserve"> °C</w:t>
      </w:r>
      <w:r w:rsidR="007F56CD" w:rsidRPr="00870EF3">
        <w:rPr>
          <w:color w:val="auto"/>
        </w:rPr>
        <w:t xml:space="preserve"> water was placed in the esophagus, with the setpoint reduced to 4</w:t>
      </w:r>
      <w:r w:rsidR="00C71AC3" w:rsidRPr="00870EF3">
        <w:rPr>
          <w:color w:val="auto"/>
        </w:rPr>
        <w:t xml:space="preserve"> °C</w:t>
      </w:r>
      <w:r w:rsidR="007F56CD" w:rsidRPr="00870EF3">
        <w:rPr>
          <w:color w:val="auto"/>
        </w:rPr>
        <w:t xml:space="preserve"> after transseptal puncture, approximately 8 minutes before the start of ablation.</w:t>
      </w:r>
      <w:r w:rsidR="008B1B99">
        <w:rPr>
          <w:color w:val="auto"/>
        </w:rPr>
        <w:t xml:space="preserve"> </w:t>
      </w:r>
      <w:r w:rsidR="00073E6C" w:rsidRPr="00870EF3">
        <w:rPr>
          <w:color w:val="auto"/>
        </w:rPr>
        <w:t>The ablation was performed using a three-dimensional mapping system</w:t>
      </w:r>
      <w:r w:rsidR="007F56CD" w:rsidRPr="00870EF3">
        <w:rPr>
          <w:color w:val="auto"/>
        </w:rPr>
        <w:t xml:space="preserve"> and a</w:t>
      </w:r>
      <w:r w:rsidR="00073E6C" w:rsidRPr="00870EF3">
        <w:rPr>
          <w:color w:val="auto"/>
        </w:rPr>
        <w:t xml:space="preserve"> 3.5 mm irrigated ablation catheter </w:t>
      </w:r>
      <w:r w:rsidR="007F56CD" w:rsidRPr="00870EF3">
        <w:rPr>
          <w:color w:val="auto"/>
        </w:rPr>
        <w:t>f</w:t>
      </w:r>
      <w:r w:rsidR="00073E6C" w:rsidRPr="00870EF3">
        <w:rPr>
          <w:color w:val="auto"/>
        </w:rPr>
        <w:t>or segmental pulmonary vein isolation</w:t>
      </w:r>
      <w:r w:rsidR="007F56CD" w:rsidRPr="00870EF3">
        <w:rPr>
          <w:color w:val="auto"/>
        </w:rPr>
        <w:t>.</w:t>
      </w:r>
      <w:r w:rsidR="008B1B99">
        <w:rPr>
          <w:color w:val="auto"/>
        </w:rPr>
        <w:t xml:space="preserve"> </w:t>
      </w:r>
      <w:r w:rsidR="006108D1" w:rsidRPr="00870EF3">
        <w:rPr>
          <w:color w:val="auto"/>
        </w:rPr>
        <w:t xml:space="preserve">A setting of </w:t>
      </w:r>
      <w:r w:rsidR="005F2619" w:rsidRPr="00870EF3">
        <w:rPr>
          <w:color w:val="auto"/>
        </w:rPr>
        <w:t>30</w:t>
      </w:r>
      <w:r w:rsidR="00644033">
        <w:rPr>
          <w:color w:val="auto"/>
        </w:rPr>
        <w:t xml:space="preserve"> </w:t>
      </w:r>
      <w:proofErr w:type="spellStart"/>
      <w:r w:rsidR="005F2619" w:rsidRPr="00870EF3">
        <w:rPr>
          <w:color w:val="auto"/>
        </w:rPr>
        <w:t>W on</w:t>
      </w:r>
      <w:proofErr w:type="spellEnd"/>
      <w:r w:rsidR="005F2619" w:rsidRPr="00870EF3">
        <w:rPr>
          <w:color w:val="auto"/>
        </w:rPr>
        <w:t xml:space="preserve"> </w:t>
      </w:r>
      <w:r w:rsidR="006108D1" w:rsidRPr="00870EF3">
        <w:rPr>
          <w:color w:val="auto"/>
        </w:rPr>
        <w:t xml:space="preserve">the </w:t>
      </w:r>
      <w:r w:rsidR="005F2619" w:rsidRPr="00870EF3">
        <w:rPr>
          <w:color w:val="auto"/>
        </w:rPr>
        <w:t>posterior aspect of the pulmonary veins</w:t>
      </w:r>
      <w:r w:rsidR="006108D1" w:rsidRPr="00870EF3">
        <w:rPr>
          <w:color w:val="auto"/>
        </w:rPr>
        <w:t>, with up to 40</w:t>
      </w:r>
      <w:r w:rsidR="00644033">
        <w:rPr>
          <w:color w:val="auto"/>
        </w:rPr>
        <w:t xml:space="preserve"> </w:t>
      </w:r>
      <w:proofErr w:type="spellStart"/>
      <w:r w:rsidR="006108D1" w:rsidRPr="00870EF3">
        <w:rPr>
          <w:color w:val="auto"/>
        </w:rPr>
        <w:t>W on</w:t>
      </w:r>
      <w:proofErr w:type="spellEnd"/>
      <w:r w:rsidR="006108D1" w:rsidRPr="00870EF3">
        <w:rPr>
          <w:color w:val="auto"/>
        </w:rPr>
        <w:t xml:space="preserve"> the anterior was used, with duration of up to 20 seconds.</w:t>
      </w:r>
      <w:r w:rsidR="001B286F" w:rsidRPr="00870EF3">
        <w:rPr>
          <w:color w:val="auto"/>
        </w:rPr>
        <w:t xml:space="preserve"> PVI as well as linear posterior wall isolation</w:t>
      </w:r>
      <w:r w:rsidR="00333F7B" w:rsidRPr="00870EF3">
        <w:rPr>
          <w:color w:val="auto"/>
        </w:rPr>
        <w:t xml:space="preserve"> (Box lesion) was performed.</w:t>
      </w:r>
      <w:r w:rsidR="008B1B99">
        <w:rPr>
          <w:color w:val="auto"/>
        </w:rPr>
        <w:t xml:space="preserve"> </w:t>
      </w:r>
      <w:r w:rsidR="007F56CD" w:rsidRPr="00870EF3">
        <w:rPr>
          <w:color w:val="auto"/>
        </w:rPr>
        <w:t xml:space="preserve">Patient temperature was measured </w:t>
      </w:r>
      <w:r w:rsidR="00097FA7" w:rsidRPr="00870EF3">
        <w:rPr>
          <w:color w:val="auto"/>
        </w:rPr>
        <w:t>via nasopharyngeal probe placed less than 10 cm into the nares, with patient start temperature of 36.4</w:t>
      </w:r>
      <w:r w:rsidR="00C71AC3" w:rsidRPr="00870EF3">
        <w:rPr>
          <w:color w:val="auto"/>
        </w:rPr>
        <w:t xml:space="preserve"> °C</w:t>
      </w:r>
      <w:r w:rsidR="00097FA7" w:rsidRPr="00870EF3">
        <w:rPr>
          <w:color w:val="auto"/>
        </w:rPr>
        <w:t>, and end temperature of 36.</w:t>
      </w:r>
      <w:r w:rsidR="00644033" w:rsidRPr="00870EF3">
        <w:rPr>
          <w:color w:val="auto"/>
        </w:rPr>
        <w:t>1</w:t>
      </w:r>
      <w:r w:rsidR="00644033">
        <w:rPr>
          <w:color w:val="auto"/>
        </w:rPr>
        <w:t xml:space="preserve"> </w:t>
      </w:r>
      <w:r w:rsidR="00C71AC3" w:rsidRPr="00870EF3">
        <w:rPr>
          <w:color w:val="auto"/>
        </w:rPr>
        <w:t>°C</w:t>
      </w:r>
      <w:r w:rsidR="00097FA7" w:rsidRPr="00870EF3">
        <w:rPr>
          <w:color w:val="auto"/>
        </w:rPr>
        <w:t>.</w:t>
      </w:r>
      <w:r w:rsidR="008B1B99">
        <w:rPr>
          <w:color w:val="auto"/>
        </w:rPr>
        <w:t xml:space="preserve"> </w:t>
      </w:r>
      <w:r w:rsidR="00097FA7" w:rsidRPr="00870EF3">
        <w:rPr>
          <w:color w:val="auto"/>
        </w:rPr>
        <w:t>Approximately 20 minutes after completion of ablation on the posterior wall, the esophageal heat transfer device setpoint was raised to 40</w:t>
      </w:r>
      <w:r w:rsidR="00C71AC3" w:rsidRPr="00870EF3">
        <w:rPr>
          <w:color w:val="auto"/>
        </w:rPr>
        <w:t xml:space="preserve"> °C</w:t>
      </w:r>
      <w:r w:rsidR="00097FA7" w:rsidRPr="00870EF3">
        <w:rPr>
          <w:color w:val="auto"/>
        </w:rPr>
        <w:t xml:space="preserve"> to provide patient warming while access sheaths were removed and vascular closure was completed.</w:t>
      </w:r>
      <w:r w:rsidR="008B1B99">
        <w:rPr>
          <w:color w:val="auto"/>
        </w:rPr>
        <w:t xml:space="preserve"> </w:t>
      </w:r>
      <w:r w:rsidR="00233153" w:rsidRPr="00870EF3">
        <w:rPr>
          <w:color w:val="auto"/>
        </w:rPr>
        <w:t>Endoscopy performed the following day as part of a research protocol demonstrated no esophageal lesions.</w:t>
      </w:r>
      <w:r w:rsidR="008B1B99">
        <w:rPr>
          <w:color w:val="auto"/>
        </w:rPr>
        <w:t xml:space="preserve"> </w:t>
      </w:r>
    </w:p>
    <w:p w14:paraId="0CE5BA02" w14:textId="77777777" w:rsidR="001706D1" w:rsidRPr="00870EF3" w:rsidRDefault="001706D1" w:rsidP="00870EF3">
      <w:pPr>
        <w:rPr>
          <w:i/>
          <w:iCs/>
          <w:color w:val="auto"/>
        </w:rPr>
      </w:pPr>
    </w:p>
    <w:p w14:paraId="7912B8B1" w14:textId="5ECD0FBC" w:rsidR="00CF5B04" w:rsidRPr="00644033" w:rsidRDefault="007811BE" w:rsidP="00870EF3">
      <w:pPr>
        <w:rPr>
          <w:color w:val="auto"/>
        </w:rPr>
      </w:pPr>
      <w:r w:rsidRPr="00B6336E">
        <w:rPr>
          <w:color w:val="auto"/>
        </w:rPr>
        <w:t>Example c</w:t>
      </w:r>
      <w:r w:rsidR="00CF5B04" w:rsidRPr="00B6336E">
        <w:rPr>
          <w:color w:val="auto"/>
        </w:rPr>
        <w:t>ryoablation result</w:t>
      </w:r>
      <w:r w:rsidR="00CF5B04" w:rsidRPr="00644033">
        <w:rPr>
          <w:color w:val="auto"/>
        </w:rPr>
        <w:t xml:space="preserve">: </w:t>
      </w:r>
    </w:p>
    <w:p w14:paraId="040CC651" w14:textId="5B291808" w:rsidR="004A71E4" w:rsidRPr="00870EF3" w:rsidRDefault="00CF5B04" w:rsidP="00870EF3">
      <w:pPr>
        <w:rPr>
          <w:color w:val="auto"/>
        </w:rPr>
      </w:pPr>
      <w:r w:rsidRPr="00870EF3">
        <w:rPr>
          <w:color w:val="auto"/>
        </w:rPr>
        <w:t xml:space="preserve">A 68-year-old male with past medical history of hypertension and increasing episodes of paroxysmal atrial fibrillation presented for </w:t>
      </w:r>
      <w:proofErr w:type="spellStart"/>
      <w:r w:rsidRPr="00870EF3">
        <w:rPr>
          <w:color w:val="auto"/>
        </w:rPr>
        <w:t>cryoballoon</w:t>
      </w:r>
      <w:proofErr w:type="spellEnd"/>
      <w:r w:rsidRPr="00870EF3">
        <w:rPr>
          <w:color w:val="auto"/>
        </w:rPr>
        <w:t xml:space="preserve"> ablation.</w:t>
      </w:r>
      <w:r w:rsidR="008B1B99">
        <w:rPr>
          <w:color w:val="auto"/>
        </w:rPr>
        <w:t xml:space="preserve"> </w:t>
      </w:r>
      <w:r w:rsidRPr="00870EF3">
        <w:rPr>
          <w:color w:val="auto"/>
        </w:rPr>
        <w:t xml:space="preserve">An esophageal heat transfer device circulating </w:t>
      </w:r>
      <w:r w:rsidR="00C71AC3" w:rsidRPr="00870EF3">
        <w:rPr>
          <w:color w:val="auto"/>
        </w:rPr>
        <w:t>room temperature (2</w:t>
      </w:r>
      <w:r w:rsidRPr="00870EF3">
        <w:rPr>
          <w:color w:val="auto"/>
        </w:rPr>
        <w:t>2</w:t>
      </w:r>
      <w:r w:rsidR="00C71AC3" w:rsidRPr="00870EF3">
        <w:rPr>
          <w:color w:val="auto"/>
        </w:rPr>
        <w:t xml:space="preserve"> °C)</w:t>
      </w:r>
      <w:r w:rsidRPr="00870EF3">
        <w:rPr>
          <w:color w:val="auto"/>
        </w:rPr>
        <w:t xml:space="preserve"> water was placed in the esophagus</w:t>
      </w:r>
      <w:r w:rsidR="00312CD0" w:rsidRPr="00870EF3">
        <w:rPr>
          <w:color w:val="auto"/>
        </w:rPr>
        <w:t xml:space="preserve">. </w:t>
      </w:r>
      <w:r w:rsidR="00C71AC3" w:rsidRPr="00870EF3">
        <w:rPr>
          <w:color w:val="auto"/>
        </w:rPr>
        <w:t>Once placed, the setpoint temperature was raised to 42 °C.</w:t>
      </w:r>
      <w:r w:rsidR="008B1B99">
        <w:rPr>
          <w:color w:val="auto"/>
        </w:rPr>
        <w:t xml:space="preserve"> </w:t>
      </w:r>
      <w:r w:rsidRPr="00870EF3">
        <w:rPr>
          <w:color w:val="auto"/>
        </w:rPr>
        <w:t xml:space="preserve">Ablations were performed with a </w:t>
      </w:r>
      <w:proofErr w:type="spellStart"/>
      <w:r w:rsidRPr="00870EF3">
        <w:rPr>
          <w:color w:val="auto"/>
        </w:rPr>
        <w:t>cryoballoon</w:t>
      </w:r>
      <w:proofErr w:type="spellEnd"/>
      <w:r w:rsidRPr="00870EF3">
        <w:rPr>
          <w:color w:val="auto"/>
        </w:rPr>
        <w:t xml:space="preserve"> system.</w:t>
      </w:r>
      <w:r w:rsidR="008B1B99">
        <w:rPr>
          <w:color w:val="auto"/>
        </w:rPr>
        <w:t xml:space="preserve"> </w:t>
      </w:r>
      <w:r w:rsidR="00C23F89" w:rsidRPr="00870EF3">
        <w:rPr>
          <w:color w:val="auto"/>
        </w:rPr>
        <w:t>Initial patient core temperature was measured at 36.3</w:t>
      </w:r>
      <w:r w:rsidR="00C71AC3" w:rsidRPr="00870EF3">
        <w:rPr>
          <w:color w:val="auto"/>
        </w:rPr>
        <w:t xml:space="preserve"> °C</w:t>
      </w:r>
      <w:r w:rsidR="00C23F89" w:rsidRPr="00870EF3">
        <w:rPr>
          <w:color w:val="auto"/>
        </w:rPr>
        <w:t xml:space="preserve"> via Foley catheter temperature sensor. Temperatures in the esophagus</w:t>
      </w:r>
      <w:r w:rsidR="00312CD0" w:rsidRPr="00870EF3">
        <w:rPr>
          <w:color w:val="auto"/>
        </w:rPr>
        <w:t xml:space="preserve"> were measured with a single-sensor temperature probe </w:t>
      </w:r>
      <w:r w:rsidR="00312CD0" w:rsidRPr="00F433AD">
        <w:rPr>
          <w:color w:val="auto"/>
        </w:rPr>
        <w:t xml:space="preserve">(routine use of a temperature probe device co-located with the heat transfer device is not recommended, as </w:t>
      </w:r>
      <w:r w:rsidR="00644033">
        <w:rPr>
          <w:color w:val="auto"/>
        </w:rPr>
        <w:t xml:space="preserve">the </w:t>
      </w:r>
      <w:r w:rsidR="00312CD0" w:rsidRPr="00F433AD">
        <w:rPr>
          <w:color w:val="auto"/>
        </w:rPr>
        <w:t>optimal benefit is obtained with full contact between heat transfer device and esophageal mucosa</w:t>
      </w:r>
      <w:r w:rsidR="00546275" w:rsidRPr="00F433AD">
        <w:rPr>
          <w:color w:val="auto"/>
        </w:rPr>
        <w:t>, but is described here to show the effect on preventing excessive temperature decreases</w:t>
      </w:r>
      <w:r w:rsidR="00312CD0" w:rsidRPr="00870EF3">
        <w:rPr>
          <w:color w:val="auto"/>
        </w:rPr>
        <w:t>).</w:t>
      </w:r>
      <w:r w:rsidR="008B1B99">
        <w:rPr>
          <w:color w:val="auto"/>
        </w:rPr>
        <w:t xml:space="preserve"> </w:t>
      </w:r>
      <w:r w:rsidR="00C23F89" w:rsidRPr="00870EF3">
        <w:rPr>
          <w:color w:val="auto"/>
        </w:rPr>
        <w:t>Beginning with cryoablation at the left superior pulmonary vein, the initial esophageal temperature measured was 38.6</w:t>
      </w:r>
      <w:r w:rsidR="00C71AC3" w:rsidRPr="00870EF3">
        <w:rPr>
          <w:color w:val="auto"/>
        </w:rPr>
        <w:t xml:space="preserve"> °C</w:t>
      </w:r>
      <w:r w:rsidR="00C23F89" w:rsidRPr="00870EF3">
        <w:rPr>
          <w:color w:val="auto"/>
        </w:rPr>
        <w:t xml:space="preserve"> and reached a nadir of 36.4</w:t>
      </w:r>
      <w:r w:rsidR="00C71AC3" w:rsidRPr="00870EF3">
        <w:rPr>
          <w:color w:val="auto"/>
        </w:rPr>
        <w:t xml:space="preserve"> °C</w:t>
      </w:r>
      <w:r w:rsidR="00C23F89" w:rsidRPr="00870EF3">
        <w:rPr>
          <w:color w:val="auto"/>
        </w:rPr>
        <w:t xml:space="preserve"> during the cryoablation.</w:t>
      </w:r>
      <w:r w:rsidR="008B1B99">
        <w:rPr>
          <w:color w:val="auto"/>
        </w:rPr>
        <w:t xml:space="preserve"> </w:t>
      </w:r>
      <w:r w:rsidR="00333F7B" w:rsidRPr="00870EF3">
        <w:rPr>
          <w:color w:val="auto"/>
        </w:rPr>
        <w:t>Nadir balloon temperature was -51 °C.</w:t>
      </w:r>
      <w:r w:rsidR="008B1B99">
        <w:rPr>
          <w:color w:val="auto"/>
        </w:rPr>
        <w:t xml:space="preserve"> </w:t>
      </w:r>
      <w:r w:rsidR="00333F7B" w:rsidRPr="00870EF3">
        <w:rPr>
          <w:color w:val="auto"/>
        </w:rPr>
        <w:t xml:space="preserve">Block was obtained in under 30 seconds, with a single 180 second freeze performed. </w:t>
      </w:r>
      <w:r w:rsidR="00C23F89" w:rsidRPr="00870EF3">
        <w:rPr>
          <w:color w:val="auto"/>
        </w:rPr>
        <w:t xml:space="preserve">At the left inferior pulmonary vein, </w:t>
      </w:r>
      <w:r w:rsidR="00644033">
        <w:rPr>
          <w:color w:val="auto"/>
        </w:rPr>
        <w:t xml:space="preserve">the </w:t>
      </w:r>
      <w:r w:rsidR="00C23F89" w:rsidRPr="00870EF3">
        <w:rPr>
          <w:color w:val="auto"/>
        </w:rPr>
        <w:t>beginning temperature was 38.5</w:t>
      </w:r>
      <w:r w:rsidR="00C71AC3" w:rsidRPr="00870EF3">
        <w:rPr>
          <w:color w:val="auto"/>
        </w:rPr>
        <w:t xml:space="preserve"> °C</w:t>
      </w:r>
      <w:r w:rsidR="00C23F89" w:rsidRPr="00870EF3">
        <w:rPr>
          <w:color w:val="auto"/>
        </w:rPr>
        <w:t xml:space="preserve"> and reached a low of 38.0</w:t>
      </w:r>
      <w:r w:rsidR="00C71AC3" w:rsidRPr="00870EF3">
        <w:rPr>
          <w:color w:val="auto"/>
        </w:rPr>
        <w:t xml:space="preserve"> °C</w:t>
      </w:r>
      <w:r w:rsidR="00C23F89" w:rsidRPr="00870EF3">
        <w:rPr>
          <w:color w:val="auto"/>
        </w:rPr>
        <w:t xml:space="preserve"> after two cycles of treatment</w:t>
      </w:r>
      <w:r w:rsidR="00333F7B" w:rsidRPr="00870EF3">
        <w:rPr>
          <w:color w:val="auto"/>
        </w:rPr>
        <w:t xml:space="preserve"> (a bonus freeze</w:t>
      </w:r>
      <w:r w:rsidR="00FB0E30" w:rsidRPr="00870EF3">
        <w:rPr>
          <w:color w:val="auto"/>
        </w:rPr>
        <w:t xml:space="preserve"> of 120 seconds</w:t>
      </w:r>
      <w:r w:rsidR="00333F7B" w:rsidRPr="00870EF3">
        <w:rPr>
          <w:color w:val="auto"/>
        </w:rPr>
        <w:t xml:space="preserve"> was performed </w:t>
      </w:r>
      <w:r w:rsidR="00FB0E30" w:rsidRPr="00870EF3">
        <w:rPr>
          <w:color w:val="auto"/>
        </w:rPr>
        <w:t>because of delay in obtaining block on initial freeze until 70 seconds in)</w:t>
      </w:r>
      <w:r w:rsidR="00C23F89" w:rsidRPr="00870EF3">
        <w:rPr>
          <w:color w:val="auto"/>
        </w:rPr>
        <w:t>.</w:t>
      </w:r>
      <w:r w:rsidR="00FB0E30" w:rsidRPr="00870EF3">
        <w:rPr>
          <w:color w:val="auto"/>
        </w:rPr>
        <w:t xml:space="preserve"> Nadir balloon temperature was -48 °C.</w:t>
      </w:r>
      <w:r w:rsidR="008B1B99">
        <w:rPr>
          <w:color w:val="auto"/>
        </w:rPr>
        <w:t xml:space="preserve"> </w:t>
      </w:r>
      <w:r w:rsidR="00C23F89" w:rsidRPr="00870EF3">
        <w:rPr>
          <w:color w:val="auto"/>
        </w:rPr>
        <w:t>In the right superior pulmonary vein, initial esophageal temperature was 38.4</w:t>
      </w:r>
      <w:r w:rsidR="00C71AC3" w:rsidRPr="00870EF3">
        <w:rPr>
          <w:color w:val="auto"/>
        </w:rPr>
        <w:t xml:space="preserve"> °C</w:t>
      </w:r>
      <w:r w:rsidR="00C23F89" w:rsidRPr="00870EF3">
        <w:rPr>
          <w:color w:val="auto"/>
        </w:rPr>
        <w:t xml:space="preserve">, remained unchanged through two cycles, and ended at </w:t>
      </w:r>
      <w:r w:rsidR="00C23F89" w:rsidRPr="00870EF3">
        <w:rPr>
          <w:color w:val="auto"/>
        </w:rPr>
        <w:lastRenderedPageBreak/>
        <w:t>38.5</w:t>
      </w:r>
      <w:r w:rsidR="00C71AC3" w:rsidRPr="00870EF3">
        <w:rPr>
          <w:color w:val="auto"/>
        </w:rPr>
        <w:t xml:space="preserve"> °C</w:t>
      </w:r>
      <w:r w:rsidR="00C23F89" w:rsidRPr="00870EF3">
        <w:rPr>
          <w:color w:val="auto"/>
        </w:rPr>
        <w:t>.</w:t>
      </w:r>
      <w:r w:rsidR="008B1B99">
        <w:rPr>
          <w:color w:val="auto"/>
        </w:rPr>
        <w:t xml:space="preserve"> </w:t>
      </w:r>
      <w:r w:rsidR="00FB0E30" w:rsidRPr="00870EF3">
        <w:rPr>
          <w:color w:val="auto"/>
        </w:rPr>
        <w:t>Nadir balloon temperature was -47 °C.</w:t>
      </w:r>
      <w:r w:rsidR="008B1B99">
        <w:rPr>
          <w:color w:val="auto"/>
        </w:rPr>
        <w:t xml:space="preserve"> </w:t>
      </w:r>
      <w:r w:rsidR="00C23F89" w:rsidRPr="00870EF3">
        <w:rPr>
          <w:color w:val="auto"/>
        </w:rPr>
        <w:t>Finally, in the right inferior pulmonary vein, initial esophageal temperature was 38.9</w:t>
      </w:r>
      <w:r w:rsidR="00C71AC3" w:rsidRPr="00870EF3">
        <w:rPr>
          <w:color w:val="auto"/>
        </w:rPr>
        <w:t xml:space="preserve"> °C</w:t>
      </w:r>
      <w:r w:rsidR="00C23F89" w:rsidRPr="00870EF3">
        <w:rPr>
          <w:color w:val="auto"/>
        </w:rPr>
        <w:t xml:space="preserve"> and reached a nadir of 38.8</w:t>
      </w:r>
      <w:r w:rsidR="00C71AC3" w:rsidRPr="00870EF3">
        <w:rPr>
          <w:color w:val="auto"/>
        </w:rPr>
        <w:t xml:space="preserve"> °C</w:t>
      </w:r>
      <w:r w:rsidR="00C23F89" w:rsidRPr="00870EF3">
        <w:rPr>
          <w:color w:val="auto"/>
        </w:rPr>
        <w:t xml:space="preserve"> throughout two cycles of treatment. </w:t>
      </w:r>
      <w:r w:rsidR="00FB0E30" w:rsidRPr="00870EF3">
        <w:rPr>
          <w:color w:val="auto"/>
        </w:rPr>
        <w:t>Nadir balloon temperature was -39 °C.</w:t>
      </w:r>
      <w:r w:rsidR="008B1B99">
        <w:rPr>
          <w:color w:val="auto"/>
        </w:rPr>
        <w:t xml:space="preserve"> </w:t>
      </w:r>
      <w:r w:rsidR="00C23F89" w:rsidRPr="00870EF3">
        <w:rPr>
          <w:color w:val="auto"/>
        </w:rPr>
        <w:t>Patient temperature at the end of the procedure was 36.0</w:t>
      </w:r>
      <w:r w:rsidR="00C71AC3" w:rsidRPr="00870EF3">
        <w:rPr>
          <w:color w:val="auto"/>
        </w:rPr>
        <w:t xml:space="preserve"> °C</w:t>
      </w:r>
      <w:r w:rsidR="00546275" w:rsidRPr="00870EF3">
        <w:rPr>
          <w:color w:val="auto"/>
        </w:rPr>
        <w:t xml:space="preserve">, and all </w:t>
      </w:r>
      <w:proofErr w:type="spellStart"/>
      <w:r w:rsidR="00546275" w:rsidRPr="00870EF3">
        <w:rPr>
          <w:color w:val="auto"/>
        </w:rPr>
        <w:t>cryoballoon</w:t>
      </w:r>
      <w:proofErr w:type="spellEnd"/>
      <w:r w:rsidR="00546275" w:rsidRPr="00870EF3">
        <w:rPr>
          <w:color w:val="auto"/>
        </w:rPr>
        <w:t xml:space="preserve"> treatments maintained esophageal temperature well above </w:t>
      </w:r>
      <w:r w:rsidR="00BB5717" w:rsidRPr="00870EF3">
        <w:rPr>
          <w:color w:val="auto"/>
        </w:rPr>
        <w:t>common</w:t>
      </w:r>
      <w:r w:rsidR="00546275" w:rsidRPr="00870EF3">
        <w:rPr>
          <w:color w:val="auto"/>
        </w:rPr>
        <w:t xml:space="preserve"> stopping thresholds</w:t>
      </w:r>
      <w:r w:rsidR="00BB5717" w:rsidRPr="00870EF3">
        <w:rPr>
          <w:color w:val="auto"/>
        </w:rPr>
        <w:t xml:space="preserve"> (15</w:t>
      </w:r>
      <w:r w:rsidR="00C71AC3" w:rsidRPr="00870EF3">
        <w:rPr>
          <w:color w:val="auto"/>
        </w:rPr>
        <w:t xml:space="preserve"> °C</w:t>
      </w:r>
      <w:r w:rsidR="00BB5717" w:rsidRPr="00870EF3">
        <w:rPr>
          <w:color w:val="auto"/>
        </w:rPr>
        <w:t xml:space="preserve"> to 25</w:t>
      </w:r>
      <w:r w:rsidR="00C71AC3" w:rsidRPr="00870EF3">
        <w:rPr>
          <w:color w:val="auto"/>
        </w:rPr>
        <w:t xml:space="preserve"> °C</w:t>
      </w:r>
      <w:r w:rsidR="00BB5717" w:rsidRPr="00870EF3">
        <w:rPr>
          <w:color w:val="auto"/>
        </w:rPr>
        <w:t>).</w:t>
      </w:r>
      <w:r w:rsidR="008B1B99">
        <w:rPr>
          <w:color w:val="auto"/>
        </w:rPr>
        <w:t xml:space="preserve"> </w:t>
      </w:r>
    </w:p>
    <w:p w14:paraId="10725532" w14:textId="20958D09" w:rsidR="00CF5B04" w:rsidRPr="00870EF3" w:rsidRDefault="00CF5B04" w:rsidP="00870EF3">
      <w:pPr>
        <w:rPr>
          <w:color w:val="808080" w:themeColor="background1" w:themeShade="80"/>
        </w:rPr>
      </w:pPr>
    </w:p>
    <w:p w14:paraId="7920CAF8" w14:textId="54C1D0E9" w:rsidR="00B32616" w:rsidRPr="00870EF3" w:rsidRDefault="00B32616" w:rsidP="00870EF3">
      <w:pPr>
        <w:rPr>
          <w:bCs/>
          <w:color w:val="808080"/>
        </w:rPr>
      </w:pPr>
      <w:r w:rsidRPr="00870EF3">
        <w:rPr>
          <w:b/>
        </w:rPr>
        <w:t xml:space="preserve">FIGURE </w:t>
      </w:r>
      <w:r w:rsidR="0013621E" w:rsidRPr="00870EF3">
        <w:rPr>
          <w:b/>
        </w:rPr>
        <w:t xml:space="preserve">AND TABLE </w:t>
      </w:r>
      <w:r w:rsidRPr="00870EF3">
        <w:rPr>
          <w:b/>
        </w:rPr>
        <w:t>LEGENDS:</w:t>
      </w:r>
    </w:p>
    <w:p w14:paraId="718E3276" w14:textId="0D76FBE0" w:rsidR="00B32616" w:rsidRPr="00870EF3" w:rsidRDefault="00B32616" w:rsidP="00870EF3">
      <w:pPr>
        <w:rPr>
          <w:color w:val="808080"/>
        </w:rPr>
      </w:pPr>
    </w:p>
    <w:p w14:paraId="28A96BD6" w14:textId="16B93B8B" w:rsidR="00C23F89" w:rsidRPr="00870EF3" w:rsidRDefault="00C87677" w:rsidP="00870EF3">
      <w:pPr>
        <w:rPr>
          <w:bCs/>
        </w:rPr>
      </w:pPr>
      <w:r w:rsidRPr="00F433AD">
        <w:rPr>
          <w:b/>
          <w:bCs/>
          <w:color w:val="auto"/>
        </w:rPr>
        <w:t>Figure 1. Image of e</w:t>
      </w:r>
      <w:r w:rsidRPr="00F433AD">
        <w:rPr>
          <w:b/>
          <w:bCs/>
        </w:rPr>
        <w:t>sophageal temperature management device in-situ</w:t>
      </w:r>
      <w:r w:rsidR="0021758B" w:rsidRPr="00870EF3">
        <w:rPr>
          <w:bCs/>
        </w:rPr>
        <w:t xml:space="preserve"> (with permission from Attune Medical). </w:t>
      </w:r>
    </w:p>
    <w:p w14:paraId="75D1E22A" w14:textId="1CC47B72" w:rsidR="00C87677" w:rsidRPr="00870EF3" w:rsidRDefault="00C87677" w:rsidP="00870EF3">
      <w:pPr>
        <w:rPr>
          <w:bCs/>
        </w:rPr>
      </w:pPr>
    </w:p>
    <w:p w14:paraId="38C07E7C" w14:textId="406ECE05" w:rsidR="00C87677" w:rsidRPr="00870EF3" w:rsidRDefault="00C87677" w:rsidP="00870EF3">
      <w:pPr>
        <w:rPr>
          <w:bCs/>
        </w:rPr>
      </w:pPr>
      <w:r w:rsidRPr="00B6336E">
        <w:rPr>
          <w:b/>
        </w:rPr>
        <w:t>Figure 2.</w:t>
      </w:r>
      <w:r w:rsidRPr="00870EF3">
        <w:rPr>
          <w:bCs/>
        </w:rPr>
        <w:t xml:space="preserve"> </w:t>
      </w:r>
      <w:r w:rsidR="00B57A1B" w:rsidRPr="00F433AD">
        <w:rPr>
          <w:b/>
        </w:rPr>
        <w:t>Measurement of the appropriate insertion depth for the esophageal temperature management device</w:t>
      </w:r>
      <w:r w:rsidR="00F433AD">
        <w:rPr>
          <w:bCs/>
        </w:rPr>
        <w:t>.</w:t>
      </w:r>
      <w:r w:rsidR="00B57A1B" w:rsidRPr="00870EF3">
        <w:rPr>
          <w:bCs/>
        </w:rPr>
        <w:t xml:space="preserve"> </w:t>
      </w:r>
      <w:r w:rsidR="00F433AD">
        <w:rPr>
          <w:bCs/>
        </w:rPr>
        <w:t>This</w:t>
      </w:r>
      <w:r w:rsidR="00B57A1B" w:rsidRPr="00870EF3">
        <w:rPr>
          <w:bCs/>
        </w:rPr>
        <w:t xml:space="preserve"> is performed by extending </w:t>
      </w:r>
      <w:r w:rsidR="00F433AD">
        <w:rPr>
          <w:bCs/>
        </w:rPr>
        <w:t xml:space="preserve">the device </w:t>
      </w:r>
      <w:r w:rsidR="00B57A1B" w:rsidRPr="00870EF3">
        <w:rPr>
          <w:bCs/>
        </w:rPr>
        <w:t>from the patient's lips to the earlobe and then from the earlobe to the tip of the xiphoid process, and then marking the insertion depth on the device.</w:t>
      </w:r>
    </w:p>
    <w:p w14:paraId="082D7993" w14:textId="76155162" w:rsidR="00C87677" w:rsidRPr="00F433AD" w:rsidRDefault="00C87677" w:rsidP="00870EF3">
      <w:pPr>
        <w:rPr>
          <w:b/>
        </w:rPr>
      </w:pPr>
    </w:p>
    <w:p w14:paraId="2AE01DA1" w14:textId="2263D6F0" w:rsidR="00C87677" w:rsidRPr="00870EF3" w:rsidRDefault="00C87677" w:rsidP="00870EF3">
      <w:pPr>
        <w:rPr>
          <w:bCs/>
        </w:rPr>
      </w:pPr>
      <w:r w:rsidRPr="00F433AD">
        <w:rPr>
          <w:b/>
        </w:rPr>
        <w:t>Figure 3.</w:t>
      </w:r>
      <w:r w:rsidR="00F433AD" w:rsidRPr="00F433AD">
        <w:rPr>
          <w:b/>
        </w:rPr>
        <w:t xml:space="preserve"> Lubrication of the device. </w:t>
      </w:r>
      <w:r w:rsidR="00B57A1B" w:rsidRPr="00870EF3">
        <w:rPr>
          <w:bCs/>
        </w:rPr>
        <w:t>Lubrication of the esophageal temperature management device, generously applying approximately lubricant to 25</w:t>
      </w:r>
      <w:r w:rsidR="00644033">
        <w:rPr>
          <w:bCs/>
        </w:rPr>
        <w:t xml:space="preserve"> </w:t>
      </w:r>
      <w:r w:rsidR="00B57A1B" w:rsidRPr="00870EF3">
        <w:rPr>
          <w:bCs/>
        </w:rPr>
        <w:t xml:space="preserve">cm of the distal end with water-soluble lubricant. </w:t>
      </w:r>
    </w:p>
    <w:p w14:paraId="6A25D726" w14:textId="378F2458" w:rsidR="00C87677" w:rsidRPr="00F433AD" w:rsidRDefault="00C87677" w:rsidP="00870EF3">
      <w:pPr>
        <w:rPr>
          <w:b/>
        </w:rPr>
      </w:pPr>
    </w:p>
    <w:p w14:paraId="0972084F" w14:textId="528BE470" w:rsidR="00C87677" w:rsidRPr="00F433AD" w:rsidRDefault="00C87677" w:rsidP="00870EF3">
      <w:pPr>
        <w:rPr>
          <w:b/>
        </w:rPr>
      </w:pPr>
      <w:r w:rsidRPr="00F433AD">
        <w:rPr>
          <w:b/>
        </w:rPr>
        <w:t>Figure 4.</w:t>
      </w:r>
      <w:r w:rsidR="00B57A1B" w:rsidRPr="00F433AD">
        <w:rPr>
          <w:b/>
        </w:rPr>
        <w:t xml:space="preserve"> Advancement of the device with light pressure, until the required length of tube has been inserted.</w:t>
      </w:r>
      <w:r w:rsidR="008B1B99">
        <w:rPr>
          <w:b/>
        </w:rPr>
        <w:t xml:space="preserve"> </w:t>
      </w:r>
    </w:p>
    <w:p w14:paraId="624B71D7" w14:textId="36CBC067" w:rsidR="00C87677" w:rsidRPr="00F433AD" w:rsidRDefault="00C87677" w:rsidP="00870EF3">
      <w:pPr>
        <w:rPr>
          <w:b/>
        </w:rPr>
      </w:pPr>
    </w:p>
    <w:p w14:paraId="41A10AE8" w14:textId="54CFAF33" w:rsidR="00C87677" w:rsidRPr="00F433AD" w:rsidRDefault="00C87677" w:rsidP="00870EF3">
      <w:pPr>
        <w:rPr>
          <w:b/>
        </w:rPr>
      </w:pPr>
      <w:r w:rsidRPr="00F433AD">
        <w:rPr>
          <w:b/>
        </w:rPr>
        <w:t>Figure 5. Fluoroscopic image demonstrating the tip of the device below the diaphragm.</w:t>
      </w:r>
    </w:p>
    <w:p w14:paraId="3E8107DA" w14:textId="331D6422" w:rsidR="00985BA7" w:rsidRPr="00F433AD" w:rsidRDefault="00985BA7" w:rsidP="00870EF3">
      <w:pPr>
        <w:rPr>
          <w:b/>
        </w:rPr>
      </w:pPr>
    </w:p>
    <w:p w14:paraId="09972BF8" w14:textId="5BC78E5A" w:rsidR="00985BA7" w:rsidRPr="00F433AD" w:rsidRDefault="00985BA7" w:rsidP="00870EF3">
      <w:pPr>
        <w:rPr>
          <w:b/>
        </w:rPr>
      </w:pPr>
      <w:r w:rsidRPr="00F433AD">
        <w:rPr>
          <w:b/>
        </w:rPr>
        <w:t>Figure 6. Summary of data from meta-analysis of studies on esophageal cooling utilizing direct liquid instillation.</w:t>
      </w:r>
      <w:r w:rsidR="008B1B99">
        <w:rPr>
          <w:b/>
        </w:rPr>
        <w:t xml:space="preserve"> </w:t>
      </w:r>
    </w:p>
    <w:p w14:paraId="19989B82" w14:textId="5DB3C788" w:rsidR="00C87677" w:rsidRPr="00F433AD" w:rsidRDefault="00C87677" w:rsidP="00870EF3">
      <w:pPr>
        <w:rPr>
          <w:b/>
        </w:rPr>
      </w:pPr>
    </w:p>
    <w:p w14:paraId="6A6826E3" w14:textId="11AD0198" w:rsidR="001E270D" w:rsidRPr="00F433AD" w:rsidRDefault="001E270D" w:rsidP="00870EF3">
      <w:pPr>
        <w:rPr>
          <w:b/>
        </w:rPr>
      </w:pPr>
      <w:r w:rsidRPr="00F433AD">
        <w:rPr>
          <w:b/>
          <w:color w:val="auto"/>
        </w:rPr>
        <w:t>Table 1.</w:t>
      </w:r>
      <w:r w:rsidR="008B1B99">
        <w:rPr>
          <w:b/>
          <w:color w:val="auto"/>
        </w:rPr>
        <w:t xml:space="preserve"> </w:t>
      </w:r>
      <w:r w:rsidRPr="00F433AD">
        <w:rPr>
          <w:b/>
        </w:rPr>
        <w:t xml:space="preserve">Summary of primary outcome of randomized-controlled study of dedicated esophageal cooling device. </w:t>
      </w:r>
    </w:p>
    <w:p w14:paraId="0DADDF20" w14:textId="77777777" w:rsidR="00C23F89" w:rsidRPr="00870EF3" w:rsidRDefault="00C23F89" w:rsidP="00870EF3">
      <w:pPr>
        <w:rPr>
          <w:color w:val="808080" w:themeColor="background1" w:themeShade="80"/>
        </w:rPr>
      </w:pPr>
    </w:p>
    <w:p w14:paraId="5E62EE1C" w14:textId="3522D11A" w:rsidR="00370FE5" w:rsidRPr="00870EF3" w:rsidRDefault="006305D7" w:rsidP="00870EF3">
      <w:pPr>
        <w:rPr>
          <w:color w:val="808080"/>
        </w:rPr>
      </w:pPr>
      <w:r w:rsidRPr="00870EF3">
        <w:rPr>
          <w:b/>
        </w:rPr>
        <w:t>DISCUSSION</w:t>
      </w:r>
      <w:r w:rsidRPr="00870EF3">
        <w:rPr>
          <w:b/>
          <w:bCs/>
        </w:rPr>
        <w:t>:</w:t>
      </w:r>
    </w:p>
    <w:p w14:paraId="6C0A8DA1" w14:textId="4707EB41" w:rsidR="00E2262B" w:rsidRPr="00870EF3" w:rsidRDefault="00E2262B" w:rsidP="00870EF3">
      <w:pPr>
        <w:rPr>
          <w:color w:val="auto"/>
        </w:rPr>
      </w:pPr>
      <w:r w:rsidRPr="00870EF3">
        <w:rPr>
          <w:color w:val="auto"/>
        </w:rPr>
        <w:t>Modification of the placement procedure may be necessary by crimping the water outflow tube, increasing the stiffness of the heat exchange device during placement.</w:t>
      </w:r>
      <w:r w:rsidR="008B1B99">
        <w:rPr>
          <w:color w:val="auto"/>
        </w:rPr>
        <w:t xml:space="preserve"> </w:t>
      </w:r>
      <w:r w:rsidRPr="00870EF3">
        <w:rPr>
          <w:color w:val="auto"/>
        </w:rPr>
        <w:t>The identification of which connecting tube is water outflow can be performed by crimping either tube and examining to see which causes the device to stiffen, and which causes the device to soften.</w:t>
      </w:r>
      <w:r w:rsidR="008B1B99">
        <w:rPr>
          <w:color w:val="auto"/>
        </w:rPr>
        <w:t xml:space="preserve"> </w:t>
      </w:r>
      <w:r w:rsidRPr="00870EF3">
        <w:rPr>
          <w:color w:val="auto"/>
        </w:rPr>
        <w:t>Crimping the inlet tube will decrease water inlet flow and soften the device, crimping the outlet will increase water backpressure and stiffen it.</w:t>
      </w:r>
    </w:p>
    <w:p w14:paraId="7B9532FD" w14:textId="77777777" w:rsidR="00F433AD" w:rsidRDefault="00F433AD" w:rsidP="00870EF3">
      <w:pPr>
        <w:rPr>
          <w:b/>
          <w:bCs/>
          <w:color w:val="auto"/>
        </w:rPr>
      </w:pPr>
    </w:p>
    <w:p w14:paraId="5232578C" w14:textId="69E59D29" w:rsidR="00E2262B" w:rsidRPr="00870EF3" w:rsidRDefault="00E2262B" w:rsidP="00870EF3">
      <w:pPr>
        <w:rPr>
          <w:color w:val="auto"/>
        </w:rPr>
      </w:pPr>
      <w:r w:rsidRPr="00870EF3">
        <w:rPr>
          <w:color w:val="auto"/>
        </w:rPr>
        <w:t>Limitations of this method of esophageal temperature modulation to counteract thermal injury from left atrial ablation include the inherent heat-transfer limitation of any technology.</w:t>
      </w:r>
      <w:r w:rsidR="008B1B99">
        <w:rPr>
          <w:color w:val="auto"/>
        </w:rPr>
        <w:t xml:space="preserve"> </w:t>
      </w:r>
      <w:r w:rsidRPr="00870EF3">
        <w:rPr>
          <w:color w:val="auto"/>
        </w:rPr>
        <w:t xml:space="preserve">Although whole-body temperature modulation can be achieved with esophageal heat exchange, there is still the potential to overcome this heat transfer capacity if </w:t>
      </w:r>
      <w:proofErr w:type="gramStart"/>
      <w:r w:rsidRPr="00870EF3">
        <w:rPr>
          <w:color w:val="auto"/>
        </w:rPr>
        <w:t>sufficient</w:t>
      </w:r>
      <w:proofErr w:type="gramEnd"/>
      <w:r w:rsidRPr="00870EF3">
        <w:rPr>
          <w:color w:val="auto"/>
        </w:rPr>
        <w:t xml:space="preserve"> energy is utilized in ablation.</w:t>
      </w:r>
      <w:r w:rsidR="008B1B99">
        <w:rPr>
          <w:color w:val="auto"/>
        </w:rPr>
        <w:t xml:space="preserve"> </w:t>
      </w:r>
      <w:r w:rsidRPr="00870EF3">
        <w:rPr>
          <w:color w:val="auto"/>
        </w:rPr>
        <w:t xml:space="preserve">As such, changes from standard ablation parameters are not recommended, and usual ablation </w:t>
      </w:r>
      <w:r w:rsidRPr="00870EF3">
        <w:rPr>
          <w:color w:val="auto"/>
        </w:rPr>
        <w:lastRenderedPageBreak/>
        <w:t>technique should be maintained.</w:t>
      </w:r>
      <w:r w:rsidR="008B1B99">
        <w:rPr>
          <w:color w:val="auto"/>
        </w:rPr>
        <w:t xml:space="preserve"> </w:t>
      </w:r>
      <w:r w:rsidRPr="00870EF3">
        <w:rPr>
          <w:color w:val="auto"/>
        </w:rPr>
        <w:t>In general, the device is utilized in patients that are endotracheally intubated; however, a number of sites utilize this protocol in patients under conscious sedation without difficulty</w:t>
      </w:r>
      <w:r w:rsidR="00644033" w:rsidRPr="00870EF3">
        <w:rPr>
          <w:color w:val="auto"/>
        </w:rPr>
        <w:fldChar w:fldCharType="begin"/>
      </w:r>
      <w:r w:rsidR="00644033" w:rsidRPr="00870EF3">
        <w:rPr>
          <w:color w:val="auto"/>
        </w:rPr>
        <w:instrText xml:space="preserve"> ADDIN EN.CITE &lt;EndNote&gt;&lt;Cite&gt;&lt;Author&gt;Feher&lt;/Author&gt;&lt;Year&gt;2019&lt;/Year&gt;&lt;RecNum&gt;6658&lt;/RecNum&gt;&lt;DisplayText&gt;&lt;style face="superscript"&gt;22&lt;/style&gt;&lt;/DisplayText&gt;&lt;record&gt;&lt;rec-number&gt;6658&lt;/rec-number&gt;&lt;foreign-keys&gt;&lt;key app="EN" db-id="2ef9zaasetf0zhefffjxezth2599dz9zddz9" timestamp="1566861621"&gt;6658&lt;/key&gt;&lt;/foreign-keys&gt;&lt;ref-type name="Conference Paper"&gt;47&lt;/ref-type&gt;&lt;contributors&gt;&lt;authors&gt;&lt;author&gt;Feher, M.&lt;/author&gt;&lt;author&gt;Anneken, L.&lt;/author&gt;&lt;author&gt;Gruber, M.&lt;/author&gt;&lt;author&gt;Achenbach, S.&lt;/author&gt;&lt;author&gt;Arnold, M.&lt;/author&gt;&lt;/authors&gt;&lt;/contributors&gt;&lt;titles&gt;&lt;title&gt;Esophageal cooling for prevention of thermal lesions during left atrial ablation procedures: a first in man case series&lt;/title&gt;&lt;secondary-title&gt;European Hearth Rhythm Association Congress&lt;/secondary-title&gt;&lt;/titles&gt;&lt;dates&gt;&lt;year&gt;2019&lt;/year&gt;&lt;pub-dates&gt;&lt;date&gt;March 19, 2019&lt;/date&gt;&lt;/pub-dates&gt;&lt;/dates&gt;&lt;pub-location&gt;Lisbon, Portugal&lt;/pub-location&gt;&lt;urls&gt;&lt;/urls&gt;&lt;/record&gt;&lt;/Cite&gt;&lt;/EndNote&gt;</w:instrText>
      </w:r>
      <w:r w:rsidR="00644033" w:rsidRPr="00870EF3">
        <w:rPr>
          <w:color w:val="auto"/>
        </w:rPr>
        <w:fldChar w:fldCharType="separate"/>
      </w:r>
      <w:r w:rsidR="00644033" w:rsidRPr="00870EF3">
        <w:rPr>
          <w:noProof/>
          <w:color w:val="auto"/>
          <w:vertAlign w:val="superscript"/>
        </w:rPr>
        <w:t>22</w:t>
      </w:r>
      <w:r w:rsidR="00644033" w:rsidRPr="00870EF3">
        <w:rPr>
          <w:color w:val="auto"/>
        </w:rPr>
        <w:fldChar w:fldCharType="end"/>
      </w:r>
      <w:r w:rsidRPr="00870EF3">
        <w:rPr>
          <w:color w:val="auto"/>
        </w:rPr>
        <w:t>.</w:t>
      </w:r>
      <w:r w:rsidR="008B1B99">
        <w:rPr>
          <w:color w:val="auto"/>
        </w:rPr>
        <w:t xml:space="preserve"> </w:t>
      </w:r>
      <w:r w:rsidR="00E66FF3" w:rsidRPr="00870EF3">
        <w:rPr>
          <w:color w:val="auto"/>
        </w:rPr>
        <w:t>Finally, there remains some uncertainty as to the factors necessary for fistula formation, and aspects beyond energy exchange may be involved.</w:t>
      </w:r>
      <w:r w:rsidR="008B1B99">
        <w:rPr>
          <w:color w:val="auto"/>
        </w:rPr>
        <w:t xml:space="preserve"> </w:t>
      </w:r>
    </w:p>
    <w:p w14:paraId="4500F632" w14:textId="6B123579" w:rsidR="00E2262B" w:rsidRPr="00870EF3" w:rsidRDefault="00E2262B" w:rsidP="00870EF3">
      <w:pPr>
        <w:rPr>
          <w:color w:val="auto"/>
        </w:rPr>
      </w:pPr>
    </w:p>
    <w:p w14:paraId="78AF87F3" w14:textId="1C52A5E0" w:rsidR="00E2262B" w:rsidRPr="00870EF3" w:rsidRDefault="00E2262B" w:rsidP="00870EF3">
      <w:pPr>
        <w:rPr>
          <w:color w:val="auto"/>
        </w:rPr>
      </w:pPr>
      <w:r w:rsidRPr="00870EF3">
        <w:rPr>
          <w:color w:val="auto"/>
        </w:rPr>
        <w:t>The use of direct esophageal temperature modulation to prevent esophageal injury during atrial ablation has been used in various forms over the last several years.</w:t>
      </w:r>
      <w:r w:rsidR="008B1B99">
        <w:rPr>
          <w:color w:val="auto"/>
        </w:rPr>
        <w:t xml:space="preserve"> </w:t>
      </w:r>
      <w:r w:rsidRPr="00870EF3">
        <w:rPr>
          <w:color w:val="auto"/>
        </w:rPr>
        <w:t>The most common use has been in cooling during RF ablation, using either balloon devices or direct instillation of cold fluid</w:t>
      </w:r>
      <w:r w:rsidR="00644033" w:rsidRPr="00870EF3">
        <w:rPr>
          <w:color w:val="auto"/>
        </w:rPr>
        <w:fldChar w:fldCharType="begin">
          <w:fldData xml:space="preserve">PEVuZE5vdGU+PENpdGU+PEF1dGhvcj5CZXJqYW5vPC9BdXRob3I+PFllYXI+MjAwNTwvWWVhcj48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==
</w:fldData>
        </w:fldChar>
      </w:r>
      <w:r w:rsidR="00644033" w:rsidRPr="00870EF3">
        <w:rPr>
          <w:color w:val="auto"/>
        </w:rPr>
        <w:instrText xml:space="preserve"> ADDIN EN.CITE </w:instrText>
      </w:r>
      <w:r w:rsidR="00644033" w:rsidRPr="00870EF3">
        <w:rPr>
          <w:color w:val="auto"/>
        </w:rPr>
        <w:fldChar w:fldCharType="begin">
          <w:fldData xml:space="preserve">PEVuZE5vdGU+PENpdGU+PEF1dGhvcj5CZXJqYW5vPC9BdXRob3I+PFllYXI+MjAwNTwvWWVhcj48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==
</w:fldData>
        </w:fldChar>
      </w:r>
      <w:r w:rsidR="00644033" w:rsidRPr="00870EF3">
        <w:rPr>
          <w:color w:val="auto"/>
        </w:rPr>
        <w:instrText xml:space="preserve"> ADDIN EN.CITE.DATA </w:instrText>
      </w:r>
      <w:r w:rsidR="00644033" w:rsidRPr="00870EF3">
        <w:rPr>
          <w:color w:val="auto"/>
        </w:rPr>
      </w:r>
      <w:r w:rsidR="00644033" w:rsidRPr="00870EF3">
        <w:rPr>
          <w:color w:val="auto"/>
        </w:rPr>
        <w:fldChar w:fldCharType="end"/>
      </w:r>
      <w:r w:rsidR="00644033" w:rsidRPr="00870EF3">
        <w:rPr>
          <w:color w:val="auto"/>
        </w:rPr>
      </w:r>
      <w:r w:rsidR="00644033" w:rsidRPr="00870EF3">
        <w:rPr>
          <w:color w:val="auto"/>
        </w:rPr>
        <w:fldChar w:fldCharType="separate"/>
      </w:r>
      <w:r w:rsidR="00644033" w:rsidRPr="00870EF3">
        <w:rPr>
          <w:noProof/>
          <w:color w:val="auto"/>
          <w:vertAlign w:val="superscript"/>
        </w:rPr>
        <w:t>8-15</w:t>
      </w:r>
      <w:r w:rsidR="00644033" w:rsidRPr="00870EF3">
        <w:rPr>
          <w:color w:val="auto"/>
        </w:rPr>
        <w:fldChar w:fldCharType="end"/>
      </w:r>
      <w:r w:rsidRPr="00870EF3">
        <w:rPr>
          <w:color w:val="auto"/>
        </w:rPr>
        <w:t>.</w:t>
      </w:r>
      <w:r w:rsidR="00644033">
        <w:rPr>
          <w:color w:val="auto"/>
        </w:rPr>
        <w:t xml:space="preserve"> </w:t>
      </w:r>
      <w:r w:rsidRPr="00870EF3">
        <w:rPr>
          <w:color w:val="auto"/>
        </w:rPr>
        <w:t xml:space="preserve">More recent use has focused on warming to counteract </w:t>
      </w:r>
      <w:proofErr w:type="spellStart"/>
      <w:r w:rsidRPr="00870EF3">
        <w:rPr>
          <w:color w:val="auto"/>
        </w:rPr>
        <w:t>cryothermal</w:t>
      </w:r>
      <w:proofErr w:type="spellEnd"/>
      <w:r w:rsidRPr="00870EF3">
        <w:rPr>
          <w:color w:val="auto"/>
        </w:rPr>
        <w:t xml:space="preserve"> injury during cryoablation</w:t>
      </w:r>
      <w:r w:rsidR="0053569D" w:rsidRPr="00870EF3">
        <w:rPr>
          <w:color w:val="auto"/>
        </w:rPr>
        <w:fldChar w:fldCharType="begin">
          <w:fldData xml:space="preserve">PEVuZE5vdGU+PENpdGU+PEF1dGhvcj5NZXJjYWRvLU1vbnRveWE8L0F1dGhvcj48WWVhcj4yMDE4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</w:fldData>
        </w:fldChar>
      </w:r>
      <w:r w:rsidR="0053569D" w:rsidRPr="00870EF3">
        <w:rPr>
          <w:color w:val="auto"/>
        </w:rPr>
        <w:instrText xml:space="preserve"> ADDIN EN.CITE </w:instrText>
      </w:r>
      <w:r w:rsidR="0053569D" w:rsidRPr="00870EF3">
        <w:rPr>
          <w:color w:val="auto"/>
        </w:rPr>
        <w:fldChar w:fldCharType="begin">
          <w:fldData xml:space="preserve">PEVuZE5vdGU+PENpdGU+PEF1dGhvcj5NZXJjYWRvLU1vbnRveWE8L0F1dGhvcj48WWVhcj4yMDE4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</w:fldData>
        </w:fldChar>
      </w:r>
      <w:r w:rsidR="0053569D" w:rsidRPr="00870EF3">
        <w:rPr>
          <w:color w:val="auto"/>
        </w:rPr>
        <w:instrText xml:space="preserve"> ADDIN EN.CITE.DATA </w:instrText>
      </w:r>
      <w:r w:rsidR="0053569D" w:rsidRPr="00870EF3">
        <w:rPr>
          <w:color w:val="auto"/>
        </w:rPr>
      </w:r>
      <w:r w:rsidR="0053569D" w:rsidRPr="00870EF3">
        <w:rPr>
          <w:color w:val="auto"/>
        </w:rPr>
        <w:fldChar w:fldCharType="end"/>
      </w:r>
      <w:r w:rsidR="0053569D" w:rsidRPr="00870EF3">
        <w:rPr>
          <w:color w:val="auto"/>
        </w:rPr>
      </w:r>
      <w:r w:rsidR="0053569D" w:rsidRPr="00870EF3">
        <w:rPr>
          <w:color w:val="auto"/>
        </w:rPr>
        <w:fldChar w:fldCharType="separate"/>
      </w:r>
      <w:r w:rsidR="0053569D" w:rsidRPr="00870EF3">
        <w:rPr>
          <w:noProof/>
          <w:color w:val="auto"/>
          <w:vertAlign w:val="superscript"/>
        </w:rPr>
        <w:t>23-26</w:t>
      </w:r>
      <w:r w:rsidR="0053569D" w:rsidRPr="00870EF3">
        <w:rPr>
          <w:color w:val="auto"/>
        </w:rPr>
        <w:fldChar w:fldCharType="end"/>
      </w:r>
      <w:r w:rsidRPr="00870EF3">
        <w:rPr>
          <w:color w:val="auto"/>
        </w:rPr>
        <w:t>.</w:t>
      </w:r>
      <w:r w:rsidR="008B1B99">
        <w:rPr>
          <w:color w:val="auto"/>
        </w:rPr>
        <w:t xml:space="preserve"> </w:t>
      </w:r>
      <w:r w:rsidRPr="00870EF3">
        <w:rPr>
          <w:color w:val="auto"/>
        </w:rPr>
        <w:t>Use of a dedicated esophageal heat transfer device such as described in this protocol offers the advantage of targeting specific temperatures in the esophagus while avoiding the significant risks and logistical workload of direct instillation of free liquid into the GI tract.</w:t>
      </w:r>
      <w:r w:rsidR="008B1B99">
        <w:rPr>
          <w:color w:val="auto"/>
        </w:rPr>
        <w:t xml:space="preserve"> </w:t>
      </w:r>
    </w:p>
    <w:p w14:paraId="50310BE1" w14:textId="77777777" w:rsidR="00F433AD" w:rsidRDefault="00F433AD" w:rsidP="00870EF3">
      <w:pPr>
        <w:rPr>
          <w:b/>
          <w:bCs/>
          <w:color w:val="auto"/>
        </w:rPr>
      </w:pPr>
    </w:p>
    <w:p w14:paraId="49340C33" w14:textId="6AEF78FE" w:rsidR="00EB5178" w:rsidRPr="00870EF3" w:rsidRDefault="00B7720D" w:rsidP="00870EF3">
      <w:pPr>
        <w:rPr>
          <w:color w:val="auto"/>
        </w:rPr>
      </w:pPr>
      <w:r w:rsidRPr="00870EF3">
        <w:rPr>
          <w:color w:val="auto"/>
        </w:rPr>
        <w:t>Future applications of this method include the leverage of the known protean effects of patient temperature modulation, in particular temperature reduction</w:t>
      </w:r>
      <w:r w:rsidR="0053569D" w:rsidRPr="00870EF3">
        <w:rPr>
          <w:color w:val="auto"/>
        </w:rPr>
        <w:fldChar w:fldCharType="begin">
          <w:fldData xml:space="preserve">PEVuZE5vdGU+PENpdGU+PEF1dGhvcj5ZZW5hcmk8L0F1dGhvcj48WWVhcj4yMDEyPC9ZZWFyPjxS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==
</w:fldData>
        </w:fldChar>
      </w:r>
      <w:r w:rsidR="0053569D" w:rsidRPr="00870EF3">
        <w:rPr>
          <w:color w:val="auto"/>
        </w:rPr>
        <w:instrText xml:space="preserve"> ADDIN EN.CITE </w:instrText>
      </w:r>
      <w:r w:rsidR="0053569D" w:rsidRPr="00870EF3">
        <w:rPr>
          <w:color w:val="auto"/>
        </w:rPr>
        <w:fldChar w:fldCharType="begin">
          <w:fldData xml:space="preserve">PEVuZE5vdGU+PENpdGU+PEF1dGhvcj5ZZW5hcmk8L0F1dGhvcj48WWVhcj4yMDEyPC9ZZWFyPjxS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==
</w:fldData>
        </w:fldChar>
      </w:r>
      <w:r w:rsidR="0053569D" w:rsidRPr="00870EF3">
        <w:rPr>
          <w:color w:val="auto"/>
        </w:rPr>
        <w:instrText xml:space="preserve"> ADDIN EN.CITE.DATA </w:instrText>
      </w:r>
      <w:r w:rsidR="0053569D" w:rsidRPr="00870EF3">
        <w:rPr>
          <w:color w:val="auto"/>
        </w:rPr>
      </w:r>
      <w:r w:rsidR="0053569D" w:rsidRPr="00870EF3">
        <w:rPr>
          <w:color w:val="auto"/>
        </w:rPr>
        <w:fldChar w:fldCharType="end"/>
      </w:r>
      <w:r w:rsidR="0053569D" w:rsidRPr="00870EF3">
        <w:rPr>
          <w:color w:val="auto"/>
        </w:rPr>
      </w:r>
      <w:r w:rsidR="0053569D" w:rsidRPr="00870EF3">
        <w:rPr>
          <w:color w:val="auto"/>
        </w:rPr>
        <w:fldChar w:fldCharType="separate"/>
      </w:r>
      <w:r w:rsidR="0053569D" w:rsidRPr="00870EF3">
        <w:rPr>
          <w:noProof/>
          <w:color w:val="auto"/>
          <w:vertAlign w:val="superscript"/>
        </w:rPr>
        <w:t>27,28</w:t>
      </w:r>
      <w:r w:rsidR="0053569D" w:rsidRPr="00870EF3">
        <w:rPr>
          <w:color w:val="auto"/>
        </w:rPr>
        <w:fldChar w:fldCharType="end"/>
      </w:r>
      <w:r w:rsidRPr="00870EF3">
        <w:rPr>
          <w:color w:val="auto"/>
        </w:rPr>
        <w:t>.</w:t>
      </w:r>
      <w:r w:rsidR="000F6A83">
        <w:rPr>
          <w:color w:val="auto"/>
        </w:rPr>
        <w:t xml:space="preserve"> </w:t>
      </w:r>
      <w:r w:rsidRPr="00870EF3">
        <w:rPr>
          <w:color w:val="auto"/>
        </w:rPr>
        <w:t>Given the well-described protective effects of hypothermia</w:t>
      </w:r>
      <w:r w:rsidR="00330E1A" w:rsidRPr="00870EF3">
        <w:rPr>
          <w:color w:val="auto"/>
        </w:rPr>
        <w:t xml:space="preserve"> on injured neurons</w:t>
      </w:r>
      <w:r w:rsidRPr="00870EF3">
        <w:rPr>
          <w:color w:val="auto"/>
        </w:rPr>
        <w:t>, an additional application may involve the reduction of post-operative cognitive dysfunction</w:t>
      </w:r>
      <w:r w:rsidR="0053569D" w:rsidRPr="00870EF3">
        <w:rPr>
          <w:color w:val="auto"/>
        </w:rPr>
        <w:fldChar w:fldCharType="begin">
          <w:fldData xml:space="preserve">PEVuZE5vdGU+PENpdGU+PEF1dGhvcj5TaWx2ZWlyYTwvQXV0aG9yPjxZZWFyPjIwMTU8L1llYXI+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</w:fldData>
        </w:fldChar>
      </w:r>
      <w:r w:rsidR="0053569D" w:rsidRPr="00870EF3">
        <w:rPr>
          <w:color w:val="auto"/>
        </w:rPr>
        <w:instrText xml:space="preserve"> ADDIN EN.CITE </w:instrText>
      </w:r>
      <w:r w:rsidR="0053569D" w:rsidRPr="00870EF3">
        <w:rPr>
          <w:color w:val="auto"/>
        </w:rPr>
        <w:fldChar w:fldCharType="begin">
          <w:fldData xml:space="preserve">PEVuZE5vdGU+PENpdGU+PEF1dGhvcj5TaWx2ZWlyYTwvQXV0aG9yPjxZZWFyPjIwMTU8L1llYXI+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</w:fldData>
        </w:fldChar>
      </w:r>
      <w:r w:rsidR="0053569D" w:rsidRPr="00870EF3">
        <w:rPr>
          <w:color w:val="auto"/>
        </w:rPr>
        <w:instrText xml:space="preserve"> ADDIN EN.CITE.DATA </w:instrText>
      </w:r>
      <w:r w:rsidR="0053569D" w:rsidRPr="00870EF3">
        <w:rPr>
          <w:color w:val="auto"/>
        </w:rPr>
      </w:r>
      <w:r w:rsidR="0053569D" w:rsidRPr="00870EF3">
        <w:rPr>
          <w:color w:val="auto"/>
        </w:rPr>
        <w:fldChar w:fldCharType="end"/>
      </w:r>
      <w:r w:rsidR="0053569D" w:rsidRPr="00870EF3">
        <w:rPr>
          <w:color w:val="auto"/>
        </w:rPr>
      </w:r>
      <w:r w:rsidR="0053569D" w:rsidRPr="00870EF3">
        <w:rPr>
          <w:color w:val="auto"/>
        </w:rPr>
        <w:fldChar w:fldCharType="separate"/>
      </w:r>
      <w:r w:rsidR="0053569D" w:rsidRPr="00870EF3">
        <w:rPr>
          <w:noProof/>
          <w:color w:val="auto"/>
          <w:vertAlign w:val="superscript"/>
        </w:rPr>
        <w:t>29-32</w:t>
      </w:r>
      <w:r w:rsidR="0053569D" w:rsidRPr="00870EF3">
        <w:rPr>
          <w:color w:val="auto"/>
        </w:rPr>
        <w:fldChar w:fldCharType="end"/>
      </w:r>
      <w:r w:rsidRPr="00870EF3">
        <w:rPr>
          <w:color w:val="auto"/>
        </w:rPr>
        <w:t>. Recent data in</w:t>
      </w:r>
      <w:r w:rsidR="00DD2D89" w:rsidRPr="00870EF3">
        <w:rPr>
          <w:color w:val="auto"/>
        </w:rPr>
        <w:t xml:space="preserve"> the burn literature </w:t>
      </w:r>
      <w:r w:rsidR="00EB5178" w:rsidRPr="00870EF3">
        <w:rPr>
          <w:color w:val="auto"/>
        </w:rPr>
        <w:t>reviewing 2</w:t>
      </w:r>
      <w:r w:rsidR="0053569D">
        <w:rPr>
          <w:color w:val="auto"/>
        </w:rPr>
        <w:t>,</w:t>
      </w:r>
      <w:r w:rsidR="00EB5178" w:rsidRPr="00870EF3">
        <w:rPr>
          <w:color w:val="auto"/>
        </w:rPr>
        <w:t xml:space="preserve">495 patients </w:t>
      </w:r>
      <w:r w:rsidR="00DD2D89" w:rsidRPr="00870EF3">
        <w:rPr>
          <w:color w:val="auto"/>
        </w:rPr>
        <w:t>highlight the importance of cooling thermal injury</w:t>
      </w:r>
      <w:r w:rsidR="00EB5178" w:rsidRPr="00870EF3">
        <w:rPr>
          <w:color w:val="auto"/>
        </w:rPr>
        <w:t xml:space="preserve"> in reducing burn depth, grafting, and operative requirements, noting that the mechanisms involve more than just dissipation of heat, but also the alteration of cellular behavior through decreasing release of lactate and histamine, stabilizing thromboxane and prostaglandin levels, and inhibiting kallikrein activity</w:t>
      </w:r>
      <w:r w:rsidR="0053569D" w:rsidRPr="00870EF3">
        <w:rPr>
          <w:color w:val="auto"/>
        </w:rPr>
        <w:fldChar w:fldCharType="begin"/>
      </w:r>
      <w:r w:rsidR="0053569D" w:rsidRPr="00870EF3">
        <w:rPr>
          <w:color w:val="auto"/>
        </w:rPr>
        <w:instrText xml:space="preserve"> ADDIN EN.CITE &lt;EndNote&gt;&lt;Cite&gt;&lt;Author&gt;Griffin&lt;/Author&gt;&lt;Year&gt;2019&lt;/Year&gt;&lt;RecNum&gt;6722&lt;/RecNum&gt;&lt;DisplayText&gt;&lt;style face="superscript"&gt;33&lt;/style&gt;&lt;/DisplayText&gt;&lt;record&gt;&lt;rec-number&gt;6722&lt;/rec-number&gt;&lt;foreign-keys&gt;&lt;key app="EN" db-id="2ef9zaasetf0zhefffjxezth2599dz9zddz9" timestamp="1570140665"&gt;6722&lt;/key&gt;&lt;/foreign-keys&gt;&lt;ref-type name="Journal Article"&gt;17&lt;/ref-type&gt;&lt;contributors&gt;&lt;authors&gt;&lt;author&gt;Griffin, B. R.&lt;/author&gt;&lt;author&gt;Frear, C. C.&lt;/author&gt;&lt;author&gt;Babl, F.&lt;/author&gt;&lt;author&gt;Oakley, E.&lt;/author&gt;&lt;author&gt;Kimble, R. M.&lt;/author&gt;&lt;/authors&gt;&lt;/contributors&gt;&lt;auth-address&gt;Queensland University of Technology Faculty of Health, Centre for Children&amp;apos;s Burns and Trauma Research, South Brisbane, Queensland, Australia. Electronic address: bronwyn.griffin@qut.edu.au.&amp;#xD;Queensland University of Technology Faculty of Health, Centre for Children&amp;apos;s Burns and Trauma Research, South Brisbane, Queensland, Australia. Electronic address: cody.frear@uqconnect.edu.au.&amp;#xD;Murdoch Children&amp;apos;s Research Institute, Royal Children&amp;apos;s Hospital, and Department of Paediatrics, Faculty of Medicine, Dentistry and Health Sciences, University of Melbourne, Melbourne, Victoria, Australia.&amp;#xD;Queensland University of Technology Faculty of Health, Centre for Children&amp;apos;s Burns and Trauma Research, South Brisbane, Queensland, Australia.&lt;/auth-address&gt;&lt;titles&gt;&lt;title&gt;Cool Running Water First Aid Decreases Skin Grafting Requirements in Pediatric Burns: A Cohort Study of Two Thousand Four Hundred Ninety-five Children&lt;/title&gt;&lt;secondary-title&gt;Ann Emerg Med&lt;/secondary-title&gt;&lt;/titles&gt;&lt;periodical&gt;&lt;full-title&gt;Ann Emerg Med&lt;/full-title&gt;&lt;/periodical&gt;&lt;edition&gt;2019/09/03&lt;/edition&gt;&lt;dates&gt;&lt;year&gt;2019&lt;/year&gt;&lt;pub-dates&gt;&lt;date&gt;Aug 29&lt;/date&gt;&lt;/pub-dates&gt;&lt;/dates&gt;&lt;isbn&gt;0196-0644&lt;/isbn&gt;&lt;accession-num&gt;31474480&lt;/accession-num&gt;&lt;urls&gt;&lt;/urls&gt;&lt;electronic-resource-num&gt;10.1016/j.annemergmed.2019.06.028&lt;/electronic-resource-num&gt;&lt;remote-database-provider&gt;NLM&lt;/remote-database-provider&gt;&lt;language&gt;eng&lt;/language&gt;&lt;/record&gt;&lt;/Cite&gt;&lt;/EndNote&gt;</w:instrText>
      </w:r>
      <w:r w:rsidR="0053569D" w:rsidRPr="00870EF3">
        <w:rPr>
          <w:color w:val="auto"/>
        </w:rPr>
        <w:fldChar w:fldCharType="separate"/>
      </w:r>
      <w:r w:rsidR="0053569D" w:rsidRPr="00870EF3">
        <w:rPr>
          <w:noProof/>
          <w:color w:val="auto"/>
          <w:vertAlign w:val="superscript"/>
        </w:rPr>
        <w:t>33</w:t>
      </w:r>
      <w:r w:rsidR="0053569D" w:rsidRPr="00870EF3">
        <w:rPr>
          <w:color w:val="auto"/>
        </w:rPr>
        <w:fldChar w:fldCharType="end"/>
      </w:r>
      <w:r w:rsidR="00EB5178" w:rsidRPr="00870EF3">
        <w:rPr>
          <w:color w:val="auto"/>
        </w:rPr>
        <w:t>.</w:t>
      </w:r>
      <w:r w:rsidR="008B1B99">
        <w:rPr>
          <w:color w:val="auto"/>
        </w:rPr>
        <w:t xml:space="preserve"> </w:t>
      </w:r>
      <w:r w:rsidR="00330E1A" w:rsidRPr="00870EF3">
        <w:rPr>
          <w:color w:val="auto"/>
        </w:rPr>
        <w:t>If similar mechanisms of action are involved in the esophagus, additional benefits to surrounding structures might be anticipated.</w:t>
      </w:r>
      <w:r w:rsidR="008B1B99">
        <w:rPr>
          <w:color w:val="auto"/>
        </w:rPr>
        <w:t xml:space="preserve"> </w:t>
      </w:r>
      <w:r w:rsidR="00330E1A" w:rsidRPr="00870EF3">
        <w:rPr>
          <w:color w:val="auto"/>
        </w:rPr>
        <w:t>Preliminary findings and anecdotal data suggest that the anti-inflammatory effects of cooling may reduce infarct size after certain subsets of myocardial injury, renal dysfunction after transplantation, the occurrence of post-operative pericarditis, and the rate of post-procedure gastroparesis</w:t>
      </w:r>
      <w:r w:rsidR="0053569D" w:rsidRPr="00870EF3">
        <w:rPr>
          <w:color w:val="auto"/>
        </w:rPr>
        <w:fldChar w:fldCharType="begin">
          <w:fldData xml:space="preserve">PEVuZE5vdGU+PENpdGU+PEF1dGhvcj5OaWVtYW5uPC9BdXRob3I+PFllYXI+MjAxNTwvWWVhcj48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=
</w:fldData>
        </w:fldChar>
      </w:r>
      <w:r w:rsidR="0053569D" w:rsidRPr="00870EF3">
        <w:rPr>
          <w:color w:val="auto"/>
        </w:rPr>
        <w:instrText xml:space="preserve"> ADDIN EN.CITE </w:instrText>
      </w:r>
      <w:r w:rsidR="0053569D" w:rsidRPr="00870EF3">
        <w:rPr>
          <w:color w:val="auto"/>
        </w:rPr>
        <w:fldChar w:fldCharType="begin">
          <w:fldData xml:space="preserve">PEVuZE5vdGU+PENpdGU+PEF1dGhvcj5OaWVtYW5uPC9BdXRob3I+PFllYXI+MjAxNTwvWWVhcj48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=
</w:fldData>
        </w:fldChar>
      </w:r>
      <w:r w:rsidR="0053569D" w:rsidRPr="00870EF3">
        <w:rPr>
          <w:color w:val="auto"/>
        </w:rPr>
        <w:instrText xml:space="preserve"> ADDIN EN.CITE.DATA </w:instrText>
      </w:r>
      <w:r w:rsidR="0053569D" w:rsidRPr="00870EF3">
        <w:rPr>
          <w:color w:val="auto"/>
        </w:rPr>
      </w:r>
      <w:r w:rsidR="0053569D" w:rsidRPr="00870EF3">
        <w:rPr>
          <w:color w:val="auto"/>
        </w:rPr>
        <w:fldChar w:fldCharType="end"/>
      </w:r>
      <w:r w:rsidR="0053569D" w:rsidRPr="00870EF3">
        <w:rPr>
          <w:color w:val="auto"/>
        </w:rPr>
      </w:r>
      <w:r w:rsidR="0053569D" w:rsidRPr="00870EF3">
        <w:rPr>
          <w:color w:val="auto"/>
        </w:rPr>
        <w:fldChar w:fldCharType="separate"/>
      </w:r>
      <w:r w:rsidR="0053569D" w:rsidRPr="00870EF3">
        <w:rPr>
          <w:noProof/>
          <w:color w:val="auto"/>
          <w:vertAlign w:val="superscript"/>
        </w:rPr>
        <w:t>34-37</w:t>
      </w:r>
      <w:r w:rsidR="0053569D" w:rsidRPr="00870EF3">
        <w:rPr>
          <w:color w:val="auto"/>
        </w:rPr>
        <w:fldChar w:fldCharType="end"/>
      </w:r>
      <w:r w:rsidR="00330E1A" w:rsidRPr="00870EF3">
        <w:rPr>
          <w:color w:val="auto"/>
        </w:rPr>
        <w:t>.</w:t>
      </w:r>
      <w:r w:rsidR="00EB2279" w:rsidRPr="00870EF3">
        <w:rPr>
          <w:color w:val="auto"/>
        </w:rPr>
        <w:t xml:space="preserve"> </w:t>
      </w:r>
    </w:p>
    <w:p w14:paraId="3CFE413F" w14:textId="77777777" w:rsidR="00E2262B" w:rsidRPr="00870EF3" w:rsidRDefault="00E2262B" w:rsidP="00870EF3">
      <w:pPr>
        <w:rPr>
          <w:color w:val="auto"/>
        </w:rPr>
      </w:pPr>
    </w:p>
    <w:p w14:paraId="1226D6F5" w14:textId="58D77704" w:rsidR="00B10969" w:rsidRPr="00870EF3" w:rsidRDefault="005E3F94" w:rsidP="00870EF3">
      <w:pPr>
        <w:rPr>
          <w:color w:val="auto"/>
        </w:rPr>
      </w:pPr>
      <w:r w:rsidRPr="00870EF3">
        <w:rPr>
          <w:color w:val="auto"/>
        </w:rPr>
        <w:t xml:space="preserve">Critical steps </w:t>
      </w:r>
      <w:r w:rsidR="00EA277A" w:rsidRPr="00870EF3">
        <w:rPr>
          <w:color w:val="auto"/>
        </w:rPr>
        <w:t>include ensuring (a) proper placement of the heat transfer device</w:t>
      </w:r>
      <w:r w:rsidR="0053569D">
        <w:rPr>
          <w:color w:val="auto"/>
        </w:rPr>
        <w:t xml:space="preserve"> (</w:t>
      </w:r>
      <w:r w:rsidR="00EA277A" w:rsidRPr="00870EF3">
        <w:rPr>
          <w:color w:val="auto"/>
        </w:rPr>
        <w:t>b) proper water temperature setpoint, and (c) continual water circulation through the heat transfer device.</w:t>
      </w:r>
      <w:r w:rsidR="008B1B99">
        <w:rPr>
          <w:color w:val="auto"/>
        </w:rPr>
        <w:t xml:space="preserve"> </w:t>
      </w:r>
      <w:r w:rsidR="00EA277A" w:rsidRPr="00870EF3">
        <w:rPr>
          <w:color w:val="auto"/>
        </w:rPr>
        <w:t xml:space="preserve">Proper placement of the device is readily confirmed with fluoroscopy, with </w:t>
      </w:r>
      <w:proofErr w:type="gramStart"/>
      <w:r w:rsidR="00EA277A" w:rsidRPr="00870EF3">
        <w:rPr>
          <w:color w:val="auto"/>
        </w:rPr>
        <w:t>particular attention</w:t>
      </w:r>
      <w:proofErr w:type="gramEnd"/>
      <w:r w:rsidR="00EA277A" w:rsidRPr="00870EF3">
        <w:rPr>
          <w:color w:val="auto"/>
        </w:rPr>
        <w:t xml:space="preserve"> towards the epigastric region near where the tip of the heat exchange device is expected to terminate.</w:t>
      </w:r>
      <w:r w:rsidR="008B1B99">
        <w:rPr>
          <w:color w:val="auto"/>
        </w:rPr>
        <w:t xml:space="preserve"> </w:t>
      </w:r>
      <w:r w:rsidR="00EA277A" w:rsidRPr="00870EF3">
        <w:rPr>
          <w:color w:val="auto"/>
        </w:rPr>
        <w:t>Water temperature is easily adjusted on the heat exchanger console, keeping in mind that up to 7-10 minutes may be needed for the circulating water to attain the setpoint temperature from the starting temperature.</w:t>
      </w:r>
      <w:r w:rsidR="008B1B99">
        <w:rPr>
          <w:color w:val="auto"/>
        </w:rPr>
        <w:t xml:space="preserve"> </w:t>
      </w:r>
      <w:r w:rsidR="00FB3719" w:rsidRPr="00870EF3">
        <w:rPr>
          <w:color w:val="auto"/>
        </w:rPr>
        <w:t>Continual water circulation is necessary for the device to properly transfer heat.</w:t>
      </w:r>
      <w:r w:rsidR="008B1B99">
        <w:rPr>
          <w:color w:val="auto"/>
        </w:rPr>
        <w:t xml:space="preserve"> </w:t>
      </w:r>
      <w:r w:rsidR="00FB3719" w:rsidRPr="00870EF3">
        <w:rPr>
          <w:color w:val="auto"/>
        </w:rPr>
        <w:t>Water circulation can be confirmed by visualization of the spinning water-flow paddle wheel present on some heat exchanger models.</w:t>
      </w:r>
      <w:r w:rsidR="008B1B99">
        <w:rPr>
          <w:color w:val="auto"/>
        </w:rPr>
        <w:t xml:space="preserve"> </w:t>
      </w:r>
      <w:r w:rsidR="00FB3719" w:rsidRPr="00870EF3">
        <w:rPr>
          <w:color w:val="auto"/>
        </w:rPr>
        <w:t>On heat exchanger models that lack a water-flow paddle wheel, an alarm will trigger when flow is obstructed.</w:t>
      </w:r>
      <w:r w:rsidR="008B1B99">
        <w:rPr>
          <w:color w:val="auto"/>
        </w:rPr>
        <w:t xml:space="preserve"> </w:t>
      </w:r>
      <w:r w:rsidR="00FB3719" w:rsidRPr="00870EF3">
        <w:rPr>
          <w:color w:val="auto"/>
        </w:rPr>
        <w:t>A potential cause of water flow obstruction is improper placement of the heat exchange device (if placed too deep, causing bending/kinking of the tube in the distal stomach, or in rarer cases, if allowed to coil up and bend in the oropharynx or proximal esophagus during placement).</w:t>
      </w:r>
      <w:r w:rsidR="008B1B99">
        <w:rPr>
          <w:color w:val="auto"/>
        </w:rPr>
        <w:t xml:space="preserve"> </w:t>
      </w:r>
      <w:r w:rsidR="00FB3719" w:rsidRPr="00870EF3">
        <w:rPr>
          <w:color w:val="auto"/>
        </w:rPr>
        <w:t xml:space="preserve">Troubleshooting in this case involves a simple visualization under fluoroscopy to determine placement level and </w:t>
      </w:r>
      <w:r w:rsidR="002E0893" w:rsidRPr="00870EF3">
        <w:rPr>
          <w:color w:val="auto"/>
        </w:rPr>
        <w:t>adjusting as needed.</w:t>
      </w:r>
      <w:r w:rsidR="000F6A83">
        <w:rPr>
          <w:color w:val="auto"/>
        </w:rPr>
        <w:t xml:space="preserve"> </w:t>
      </w:r>
    </w:p>
    <w:p w14:paraId="0C42C860" w14:textId="77777777" w:rsidR="001706D1" w:rsidRPr="00870EF3" w:rsidRDefault="001706D1" w:rsidP="00870EF3">
      <w:pPr>
        <w:rPr>
          <w:color w:val="auto"/>
        </w:rPr>
      </w:pPr>
    </w:p>
    <w:p w14:paraId="69CC30B9" w14:textId="0B0A1386" w:rsidR="00AA03DF" w:rsidRPr="00870EF3" w:rsidRDefault="00AA03DF" w:rsidP="00870EF3">
      <w:pPr>
        <w:pStyle w:val="NormalWeb"/>
        <w:spacing w:before="0" w:beforeAutospacing="0" w:after="0" w:afterAutospacing="0"/>
        <w:rPr>
          <w:color w:val="808080"/>
        </w:rPr>
      </w:pPr>
      <w:r w:rsidRPr="00870EF3">
        <w:rPr>
          <w:b/>
          <w:bCs/>
        </w:rPr>
        <w:t>ACKNOWLEDGMENTS:</w:t>
      </w:r>
    </w:p>
    <w:p w14:paraId="202BCBDA" w14:textId="531DE005" w:rsidR="00AA03DF" w:rsidRDefault="00F433AD" w:rsidP="00870EF3">
      <w:pPr>
        <w:pStyle w:val="Exampletext"/>
        <w:spacing w:after="0"/>
        <w:rPr>
          <w:color w:val="auto"/>
        </w:rPr>
      </w:pPr>
      <w:r>
        <w:rPr>
          <w:color w:val="auto"/>
        </w:rPr>
        <w:lastRenderedPageBreak/>
        <w:t>None</w:t>
      </w:r>
    </w:p>
    <w:p w14:paraId="6633C5DC" w14:textId="77777777" w:rsidR="00F433AD" w:rsidRPr="00870EF3" w:rsidRDefault="00F433AD" w:rsidP="00870EF3">
      <w:pPr>
        <w:pStyle w:val="Exampletext"/>
        <w:spacing w:after="0"/>
        <w:rPr>
          <w:b/>
          <w:bCs/>
        </w:rPr>
      </w:pPr>
    </w:p>
    <w:p w14:paraId="4B382B88" w14:textId="34BD3F9A" w:rsidR="00AA03DF" w:rsidRPr="00870EF3" w:rsidRDefault="00AA03DF" w:rsidP="00870EF3">
      <w:pPr>
        <w:pStyle w:val="NormalWeb"/>
        <w:spacing w:before="0" w:beforeAutospacing="0" w:after="0" w:afterAutospacing="0"/>
        <w:rPr>
          <w:color w:val="808080"/>
        </w:rPr>
      </w:pPr>
      <w:r w:rsidRPr="00870EF3">
        <w:rPr>
          <w:b/>
        </w:rPr>
        <w:t>DISCLOSURES</w:t>
      </w:r>
      <w:r w:rsidRPr="00870EF3">
        <w:rPr>
          <w:b/>
          <w:bCs/>
        </w:rPr>
        <w:t>:</w:t>
      </w:r>
    </w:p>
    <w:p w14:paraId="03025AB3" w14:textId="56D87847" w:rsidR="00AA03DF" w:rsidRPr="00870EF3" w:rsidRDefault="009E0727" w:rsidP="00870EF3">
      <w:pPr>
        <w:rPr>
          <w:color w:val="808080" w:themeColor="background1" w:themeShade="80"/>
        </w:rPr>
      </w:pPr>
      <w:r w:rsidRPr="00870EF3">
        <w:rPr>
          <w:color w:val="auto"/>
        </w:rPr>
        <w:t xml:space="preserve">EK is an equity owner of Attune Medical, manufacturer of </w:t>
      </w:r>
      <w:r w:rsidR="006B4A98" w:rsidRPr="00870EF3">
        <w:rPr>
          <w:color w:val="auto"/>
        </w:rPr>
        <w:t>esophageal heat transfer technology.</w:t>
      </w:r>
      <w:r w:rsidR="00BA4433" w:rsidRPr="00870EF3">
        <w:rPr>
          <w:color w:val="auto"/>
        </w:rPr>
        <w:t xml:space="preserve"> MG, PS, CT, JG, and BC serve as Principal Investigators for studies of esophageal cooling with funding to their hospital </w:t>
      </w:r>
      <w:proofErr w:type="gramStart"/>
      <w:r w:rsidR="00BA4433" w:rsidRPr="00870EF3">
        <w:rPr>
          <w:color w:val="auto"/>
        </w:rPr>
        <w:t>institutions, but</w:t>
      </w:r>
      <w:proofErr w:type="gramEnd"/>
      <w:r w:rsidR="00BA4433" w:rsidRPr="00870EF3">
        <w:rPr>
          <w:color w:val="auto"/>
        </w:rPr>
        <w:t xml:space="preserve"> receive no direct corporate compensation. MM has provided consulting services for Attune Medical.</w:t>
      </w:r>
      <w:r w:rsidR="008B1B99">
        <w:rPr>
          <w:color w:val="auto"/>
        </w:rPr>
        <w:t xml:space="preserve"> </w:t>
      </w:r>
      <w:r w:rsidR="00BA4433" w:rsidRPr="00870EF3">
        <w:rPr>
          <w:color w:val="auto"/>
        </w:rPr>
        <w:t>All other authors declare no conflicts of interest with this work.</w:t>
      </w:r>
      <w:r w:rsidR="008B1B99">
        <w:rPr>
          <w:color w:val="auto"/>
        </w:rPr>
        <w:t xml:space="preserve"> </w:t>
      </w:r>
    </w:p>
    <w:p w14:paraId="2636E079" w14:textId="77777777" w:rsidR="009E0727" w:rsidRPr="00870EF3" w:rsidRDefault="009E0727" w:rsidP="00870EF3">
      <w:pPr>
        <w:rPr>
          <w:color w:val="auto"/>
        </w:rPr>
      </w:pPr>
    </w:p>
    <w:p w14:paraId="34FE8BED" w14:textId="498B24FE" w:rsidR="00306197" w:rsidRPr="00870EF3" w:rsidRDefault="009726EE" w:rsidP="00870EF3">
      <w:pPr>
        <w:rPr>
          <w:color w:val="7F7F7F" w:themeColor="text1" w:themeTint="80"/>
        </w:rPr>
      </w:pPr>
      <w:r w:rsidRPr="00870EF3">
        <w:rPr>
          <w:b/>
          <w:bCs/>
        </w:rPr>
        <w:t>REFERENCES</w:t>
      </w:r>
      <w:r w:rsidR="00D04760" w:rsidRPr="00870EF3">
        <w:rPr>
          <w:b/>
          <w:bCs/>
        </w:rPr>
        <w:t>:</w:t>
      </w:r>
    </w:p>
    <w:p w14:paraId="5EE70AA0" w14:textId="5F41EEA7" w:rsidR="00C10D6C" w:rsidRPr="00870EF3" w:rsidRDefault="00306197" w:rsidP="00870EF3">
      <w:pPr>
        <w:pStyle w:val="EndNoteBibliography"/>
      </w:pPr>
      <w:r w:rsidRPr="00870EF3">
        <w:rPr>
          <w:color w:val="808080" w:themeColor="background1" w:themeShade="80"/>
        </w:rPr>
        <w:fldChar w:fldCharType="begin"/>
      </w:r>
      <w:r w:rsidRPr="00870EF3">
        <w:rPr>
          <w:color w:val="808080" w:themeColor="background1" w:themeShade="80"/>
        </w:rPr>
        <w:instrText xml:space="preserve"> ADDIN EN.REFLIST </w:instrText>
      </w:r>
      <w:r w:rsidRPr="00870EF3">
        <w:rPr>
          <w:color w:val="808080" w:themeColor="background1" w:themeShade="80"/>
        </w:rPr>
        <w:fldChar w:fldCharType="separate"/>
      </w:r>
      <w:r w:rsidR="00C10D6C" w:rsidRPr="00870EF3">
        <w:t>1</w:t>
      </w:r>
      <w:r w:rsidR="00C10D6C" w:rsidRPr="00870EF3">
        <w:tab/>
        <w:t>Calkins, H.</w:t>
      </w:r>
      <w:r w:rsidR="00C10D6C" w:rsidRPr="00870EF3">
        <w:rPr>
          <w:i/>
        </w:rPr>
        <w:t xml:space="preserve"> </w:t>
      </w:r>
      <w:r w:rsidR="0053569D" w:rsidRPr="0053569D">
        <w:t>et al.</w:t>
      </w:r>
      <w:r w:rsidR="00C10D6C" w:rsidRPr="00870EF3">
        <w:t xml:space="preserve"> 2017 HRS/EHRA/ECAS/APHRS/SOLAECE expert consensus statement on catheter and surgical ablation of atrial fibrillation: Executive summary. </w:t>
      </w:r>
      <w:r w:rsidR="00C10D6C" w:rsidRPr="00870EF3">
        <w:rPr>
          <w:i/>
        </w:rPr>
        <w:t>Europace.</w:t>
      </w:r>
      <w:r w:rsidR="00C10D6C" w:rsidRPr="00870EF3">
        <w:t xml:space="preserve"> </w:t>
      </w:r>
      <w:r w:rsidR="00C10D6C" w:rsidRPr="00870EF3">
        <w:rPr>
          <w:b/>
        </w:rPr>
        <w:t>20</w:t>
      </w:r>
      <w:r w:rsidR="00C10D6C" w:rsidRPr="00870EF3">
        <w:t xml:space="preserve"> (1), 157-208</w:t>
      </w:r>
      <w:r w:rsidR="0053569D">
        <w:t xml:space="preserve"> (</w:t>
      </w:r>
      <w:r w:rsidR="00C10D6C" w:rsidRPr="00870EF3">
        <w:t>2018).</w:t>
      </w:r>
    </w:p>
    <w:p w14:paraId="0B97058F" w14:textId="24A75C58" w:rsidR="00C10D6C" w:rsidRPr="00870EF3" w:rsidRDefault="00C10D6C" w:rsidP="00870EF3">
      <w:pPr>
        <w:pStyle w:val="EndNoteBibliography"/>
      </w:pPr>
      <w:r w:rsidRPr="00870EF3">
        <w:t>2</w:t>
      </w:r>
      <w:r w:rsidRPr="00870EF3">
        <w:tab/>
        <w:t>Han, H. C.</w:t>
      </w:r>
      <w:r w:rsidRPr="00870EF3">
        <w:rPr>
          <w:i/>
        </w:rPr>
        <w:t xml:space="preserve"> </w:t>
      </w:r>
      <w:r w:rsidR="0053569D" w:rsidRPr="0053569D">
        <w:t>et al.</w:t>
      </w:r>
      <w:r w:rsidRPr="00870EF3">
        <w:t xml:space="preserve"> Atrioesophageal Fistula: Clinical Presentation, Procedural Characteristics, Diagnostic Investigations, and Treatment Outcomes. </w:t>
      </w:r>
      <w:r w:rsidRPr="00870EF3">
        <w:rPr>
          <w:i/>
        </w:rPr>
        <w:t>Circulation: Arrhythmia and Electrophysiology.</w:t>
      </w:r>
      <w:r w:rsidRPr="00870EF3">
        <w:t xml:space="preserve"> </w:t>
      </w:r>
      <w:r w:rsidRPr="00870EF3">
        <w:rPr>
          <w:b/>
        </w:rPr>
        <w:t>10</w:t>
      </w:r>
      <w:r w:rsidRPr="00870EF3">
        <w:t xml:space="preserve"> (11)</w:t>
      </w:r>
      <w:r w:rsidR="0053569D">
        <w:t xml:space="preserve"> (</w:t>
      </w:r>
      <w:r w:rsidRPr="00870EF3">
        <w:t>2017).</w:t>
      </w:r>
    </w:p>
    <w:p w14:paraId="09176217" w14:textId="476204E0" w:rsidR="00C10D6C" w:rsidRPr="00870EF3" w:rsidRDefault="00C10D6C" w:rsidP="00870EF3">
      <w:pPr>
        <w:pStyle w:val="EndNoteBibliography"/>
      </w:pPr>
      <w:r w:rsidRPr="00870EF3">
        <w:t>3</w:t>
      </w:r>
      <w:r w:rsidRPr="00870EF3">
        <w:tab/>
        <w:t>Kapur, S., Barbhaiya, C., Deneke, T.</w:t>
      </w:r>
      <w:r w:rsidR="0053569D">
        <w:t xml:space="preserve">, </w:t>
      </w:r>
      <w:r w:rsidRPr="00870EF3">
        <w:t xml:space="preserve">Michaud, G. F. Esophageal Injury and Atrioesophageal Fistula Caused by Ablation for Atrial Fibrillation. </w:t>
      </w:r>
      <w:r w:rsidRPr="00870EF3">
        <w:rPr>
          <w:i/>
        </w:rPr>
        <w:t>Circulation.</w:t>
      </w:r>
      <w:r w:rsidRPr="00870EF3">
        <w:t xml:space="preserve"> </w:t>
      </w:r>
      <w:r w:rsidRPr="00870EF3">
        <w:rPr>
          <w:b/>
        </w:rPr>
        <w:t>136</w:t>
      </w:r>
      <w:r w:rsidRPr="00870EF3">
        <w:t xml:space="preserve"> (13), 1247-1255</w:t>
      </w:r>
      <w:r w:rsidR="0053569D">
        <w:t xml:space="preserve"> (</w:t>
      </w:r>
      <w:r w:rsidRPr="00870EF3">
        <w:t>2017).</w:t>
      </w:r>
    </w:p>
    <w:p w14:paraId="49F19E2F" w14:textId="1FC40149" w:rsidR="00C10D6C" w:rsidRPr="00870EF3" w:rsidRDefault="00C10D6C" w:rsidP="00870EF3">
      <w:pPr>
        <w:pStyle w:val="EndNoteBibliography"/>
      </w:pPr>
      <w:r w:rsidRPr="00870EF3">
        <w:t>4</w:t>
      </w:r>
      <w:r w:rsidRPr="00870EF3">
        <w:tab/>
        <w:t>Khakpour, H.</w:t>
      </w:r>
      <w:r w:rsidRPr="00870EF3">
        <w:rPr>
          <w:i/>
        </w:rPr>
        <w:t xml:space="preserve"> </w:t>
      </w:r>
      <w:r w:rsidR="0053569D" w:rsidRPr="0053569D">
        <w:t>et al.</w:t>
      </w:r>
      <w:r w:rsidRPr="00870EF3">
        <w:t xml:space="preserve"> Atrioesophageal Fistula After Atrial Fibrillation Ablation: A single center series. </w:t>
      </w:r>
      <w:r w:rsidRPr="00870EF3">
        <w:rPr>
          <w:i/>
        </w:rPr>
        <w:t>Journal of Atrial Fibrillation.</w:t>
      </w:r>
      <w:r w:rsidRPr="00870EF3">
        <w:t xml:space="preserve"> </w:t>
      </w:r>
      <w:r w:rsidRPr="00870EF3">
        <w:rPr>
          <w:b/>
        </w:rPr>
        <w:t>10</w:t>
      </w:r>
      <w:r w:rsidRPr="00870EF3">
        <w:t xml:space="preserve"> (3), 1654</w:t>
      </w:r>
      <w:r w:rsidR="0053569D">
        <w:t xml:space="preserve"> (</w:t>
      </w:r>
      <w:r w:rsidRPr="00870EF3">
        <w:t>2017).</w:t>
      </w:r>
    </w:p>
    <w:p w14:paraId="4D0D8DF3" w14:textId="602BA725" w:rsidR="00C10D6C" w:rsidRPr="00870EF3" w:rsidRDefault="00C10D6C" w:rsidP="00870EF3">
      <w:pPr>
        <w:pStyle w:val="EndNoteBibliography"/>
      </w:pPr>
      <w:r w:rsidRPr="00870EF3">
        <w:t>5</w:t>
      </w:r>
      <w:r w:rsidRPr="00870EF3">
        <w:tab/>
        <w:t>Zakaria, A., Hipp, K., Battista, N., Tommolino, E.</w:t>
      </w:r>
      <w:r w:rsidR="0053569D">
        <w:t xml:space="preserve">, </w:t>
      </w:r>
      <w:r w:rsidRPr="00870EF3">
        <w:t xml:space="preserve">Machado, C. Fatal esophageal-pericardial fistula as a complication of radiofrequency catheter ablation. </w:t>
      </w:r>
      <w:r w:rsidRPr="00870EF3">
        <w:rPr>
          <w:i/>
        </w:rPr>
        <w:t>SAGE Open Medical Case Reports.</w:t>
      </w:r>
      <w:r w:rsidRPr="00870EF3">
        <w:t xml:space="preserve"> </w:t>
      </w:r>
      <w:r w:rsidRPr="00870EF3">
        <w:rPr>
          <w:b/>
        </w:rPr>
        <w:t>7</w:t>
      </w:r>
      <w:r w:rsidRPr="00870EF3">
        <w:t xml:space="preserve"> 2050313x19841150</w:t>
      </w:r>
      <w:r w:rsidR="0053569D">
        <w:t xml:space="preserve"> (</w:t>
      </w:r>
      <w:r w:rsidRPr="00870EF3">
        <w:t>2019).</w:t>
      </w:r>
    </w:p>
    <w:p w14:paraId="106E2D1B" w14:textId="05B821F8" w:rsidR="00C10D6C" w:rsidRPr="00870EF3" w:rsidRDefault="00C10D6C" w:rsidP="00870EF3">
      <w:pPr>
        <w:pStyle w:val="EndNoteBibliography"/>
      </w:pPr>
      <w:r w:rsidRPr="00870EF3">
        <w:t>6</w:t>
      </w:r>
      <w:r w:rsidRPr="00870EF3">
        <w:tab/>
        <w:t>Khan, M. Y., Siddiqui, W. J., Iyer, P. S., Dirweesh, A.</w:t>
      </w:r>
      <w:r w:rsidR="0053569D">
        <w:t xml:space="preserve">, </w:t>
      </w:r>
      <w:r w:rsidRPr="00870EF3">
        <w:t xml:space="preserve">Karabulut, N. Left Atrial to Esophageal Fistula: A Case Report and Literature Review. </w:t>
      </w:r>
      <w:r w:rsidRPr="00870EF3">
        <w:rPr>
          <w:i/>
        </w:rPr>
        <w:t>American Journal of Case Reports.</w:t>
      </w:r>
      <w:r w:rsidRPr="00870EF3">
        <w:t xml:space="preserve"> </w:t>
      </w:r>
      <w:r w:rsidRPr="00870EF3">
        <w:rPr>
          <w:b/>
        </w:rPr>
        <w:t>17</w:t>
      </w:r>
      <w:r w:rsidRPr="00870EF3">
        <w:t xml:space="preserve"> 814-818 (2016).</w:t>
      </w:r>
    </w:p>
    <w:p w14:paraId="45779AA6" w14:textId="636D1C8F" w:rsidR="00C10D6C" w:rsidRPr="00870EF3" w:rsidRDefault="00C10D6C" w:rsidP="00870EF3">
      <w:pPr>
        <w:pStyle w:val="EndNoteBibliography"/>
      </w:pPr>
      <w:r w:rsidRPr="00870EF3">
        <w:t>7</w:t>
      </w:r>
      <w:r w:rsidRPr="00870EF3">
        <w:tab/>
        <w:t>Kadado, A. J., Akar, J. G.</w:t>
      </w:r>
      <w:r w:rsidR="0053569D">
        <w:t xml:space="preserve">, </w:t>
      </w:r>
      <w:r w:rsidRPr="00870EF3">
        <w:t xml:space="preserve">Hummel, J. P. Luminal esophageal temperature monitoring to reduce esophageal thermal injury during catheter ablation for atrial fibrillation: A review. </w:t>
      </w:r>
      <w:r w:rsidRPr="00870EF3">
        <w:rPr>
          <w:i/>
        </w:rPr>
        <w:t>Trends in Cardiovascular Medicine.</w:t>
      </w:r>
      <w:r w:rsidRPr="00870EF3">
        <w:t xml:space="preserve"> </w:t>
      </w:r>
      <w:r w:rsidRPr="00870EF3">
        <w:rPr>
          <w:b/>
        </w:rPr>
        <w:t>29</w:t>
      </w:r>
      <w:r w:rsidRPr="00870EF3">
        <w:t xml:space="preserve"> (5), 264-271</w:t>
      </w:r>
      <w:r w:rsidR="0053569D">
        <w:t xml:space="preserve"> (</w:t>
      </w:r>
      <w:r w:rsidRPr="00870EF3">
        <w:t>2019).</w:t>
      </w:r>
    </w:p>
    <w:p w14:paraId="33F31617" w14:textId="7D83253C" w:rsidR="00C10D6C" w:rsidRPr="00870EF3" w:rsidRDefault="00C10D6C" w:rsidP="00870EF3">
      <w:pPr>
        <w:pStyle w:val="EndNoteBibliography"/>
      </w:pPr>
      <w:r w:rsidRPr="00870EF3">
        <w:t>8</w:t>
      </w:r>
      <w:r w:rsidRPr="00870EF3">
        <w:tab/>
        <w:t>Berjano, E. J.</w:t>
      </w:r>
      <w:r w:rsidR="0053569D">
        <w:t xml:space="preserve">, </w:t>
      </w:r>
      <w:r w:rsidRPr="00870EF3">
        <w:t xml:space="preserve">Hornero, F. A cooled intraesophageal balloon to prevent thermal injury during endocardial surgical radiofrequency ablation of the left atrium: a finite element study. </w:t>
      </w:r>
      <w:r w:rsidRPr="00870EF3">
        <w:rPr>
          <w:i/>
        </w:rPr>
        <w:t>Physics in Medicine and Biology.</w:t>
      </w:r>
      <w:r w:rsidRPr="00870EF3">
        <w:t xml:space="preserve"> </w:t>
      </w:r>
      <w:r w:rsidRPr="00870EF3">
        <w:rPr>
          <w:b/>
        </w:rPr>
        <w:t>50</w:t>
      </w:r>
      <w:r w:rsidRPr="00870EF3">
        <w:t xml:space="preserve"> (20), N269-279</w:t>
      </w:r>
      <w:r w:rsidR="0053569D">
        <w:t xml:space="preserve"> (</w:t>
      </w:r>
      <w:r w:rsidRPr="00870EF3">
        <w:t>2005).</w:t>
      </w:r>
    </w:p>
    <w:p w14:paraId="2F3976F3" w14:textId="35F8AE05" w:rsidR="00C10D6C" w:rsidRPr="00870EF3" w:rsidRDefault="00C10D6C" w:rsidP="00870EF3">
      <w:pPr>
        <w:pStyle w:val="EndNoteBibliography"/>
      </w:pPr>
      <w:r w:rsidRPr="00870EF3">
        <w:t>9</w:t>
      </w:r>
      <w:r w:rsidRPr="00870EF3">
        <w:tab/>
        <w:t>Lequerica, J. L., Berjano, E. J., Herrero, M.</w:t>
      </w:r>
      <w:r w:rsidR="0053569D">
        <w:t xml:space="preserve">, </w:t>
      </w:r>
      <w:r w:rsidRPr="00870EF3">
        <w:t xml:space="preserve">Hornero, F. Reliability assessment of a cooled intraesophageal balloon to prevent thermal injury during RF cardiac ablation: an agar phantom study. </w:t>
      </w:r>
      <w:r w:rsidRPr="00870EF3">
        <w:rPr>
          <w:i/>
        </w:rPr>
        <w:t>Journal of Cardiovascular Electrophysiology.</w:t>
      </w:r>
      <w:r w:rsidRPr="00870EF3">
        <w:t xml:space="preserve"> </w:t>
      </w:r>
      <w:r w:rsidRPr="00870EF3">
        <w:rPr>
          <w:b/>
        </w:rPr>
        <w:t>19</w:t>
      </w:r>
      <w:r w:rsidRPr="00870EF3">
        <w:t xml:space="preserve"> (11), 1188-1193</w:t>
      </w:r>
      <w:r w:rsidR="0053569D">
        <w:t xml:space="preserve"> (</w:t>
      </w:r>
      <w:r w:rsidRPr="00870EF3">
        <w:t>2008).</w:t>
      </w:r>
    </w:p>
    <w:p w14:paraId="238E5170" w14:textId="460A9D70" w:rsidR="00C10D6C" w:rsidRPr="00870EF3" w:rsidRDefault="00C10D6C" w:rsidP="00870EF3">
      <w:pPr>
        <w:pStyle w:val="EndNoteBibliography"/>
      </w:pPr>
      <w:r w:rsidRPr="00870EF3">
        <w:t>10</w:t>
      </w:r>
      <w:r w:rsidRPr="00870EF3">
        <w:tab/>
        <w:t>Lequerica, J. L., Berjano, E. J., Herrero, M., Melecio, L.</w:t>
      </w:r>
      <w:r w:rsidR="0053569D">
        <w:t xml:space="preserve">, </w:t>
      </w:r>
      <w:r w:rsidRPr="00870EF3">
        <w:t xml:space="preserve">Hornero, F. A cooled water-irrigated intraesophageal balloon to prevent thermal injury during cardiac ablation: experimental study based on an agar phantom. </w:t>
      </w:r>
      <w:r w:rsidRPr="00870EF3">
        <w:rPr>
          <w:i/>
        </w:rPr>
        <w:t>Physics in Medicine and Biology.</w:t>
      </w:r>
      <w:r w:rsidRPr="00870EF3">
        <w:t xml:space="preserve"> </w:t>
      </w:r>
      <w:r w:rsidRPr="00870EF3">
        <w:rPr>
          <w:b/>
        </w:rPr>
        <w:t>53</w:t>
      </w:r>
      <w:r w:rsidRPr="00870EF3">
        <w:t xml:space="preserve"> (4), N25-34</w:t>
      </w:r>
      <w:r w:rsidR="0053569D">
        <w:t xml:space="preserve"> (</w:t>
      </w:r>
      <w:r w:rsidRPr="00870EF3">
        <w:t>2008).</w:t>
      </w:r>
    </w:p>
    <w:p w14:paraId="00AC5707" w14:textId="1DCEBC1D" w:rsidR="00C10D6C" w:rsidRPr="00870EF3" w:rsidRDefault="00C10D6C" w:rsidP="00870EF3">
      <w:pPr>
        <w:pStyle w:val="EndNoteBibliography"/>
      </w:pPr>
      <w:r w:rsidRPr="00870EF3">
        <w:t>11</w:t>
      </w:r>
      <w:r w:rsidRPr="00870EF3">
        <w:tab/>
        <w:t>Arruda, M. S., Armaganijan, L., Di Biase, L., Rashidi, R.</w:t>
      </w:r>
      <w:r w:rsidR="0053569D">
        <w:t xml:space="preserve">, </w:t>
      </w:r>
      <w:r w:rsidRPr="00870EF3">
        <w:t xml:space="preserve">Natale, A. Feasibility and safety of using an esophageal protective system to eliminate esophageal thermal injury: implications on atrial-esophageal fistula following AF ablation. </w:t>
      </w:r>
      <w:r w:rsidRPr="00870EF3">
        <w:rPr>
          <w:i/>
        </w:rPr>
        <w:t>Journal of Cardiovascular Electrophysiology.</w:t>
      </w:r>
      <w:r w:rsidRPr="00870EF3">
        <w:t xml:space="preserve"> </w:t>
      </w:r>
      <w:r w:rsidRPr="00870EF3">
        <w:rPr>
          <w:b/>
        </w:rPr>
        <w:t>20</w:t>
      </w:r>
      <w:r w:rsidRPr="00870EF3">
        <w:t xml:space="preserve"> (11), 1272-1278</w:t>
      </w:r>
      <w:r w:rsidR="0053569D">
        <w:t xml:space="preserve"> (</w:t>
      </w:r>
      <w:r w:rsidRPr="00870EF3">
        <w:t>2009).</w:t>
      </w:r>
    </w:p>
    <w:p w14:paraId="47E98F70" w14:textId="2F6F2D5B" w:rsidR="00C10D6C" w:rsidRPr="00870EF3" w:rsidRDefault="00C10D6C" w:rsidP="00870EF3">
      <w:pPr>
        <w:pStyle w:val="EndNoteBibliography"/>
      </w:pPr>
      <w:r w:rsidRPr="00870EF3">
        <w:t>12</w:t>
      </w:r>
      <w:r w:rsidRPr="00870EF3">
        <w:tab/>
        <w:t>Tsuchiya, T., Ashikaga, K., Nakagawa, S., Hayashida, K.</w:t>
      </w:r>
      <w:r w:rsidR="0053569D">
        <w:t xml:space="preserve">, </w:t>
      </w:r>
      <w:r w:rsidRPr="00870EF3">
        <w:t xml:space="preserve">Kugimiya, H. Atrial fibrillation ablation with esophageal cooling with a cooled water-irrigated intraesophageal balloon: a pilot </w:t>
      </w:r>
      <w:r w:rsidRPr="00870EF3">
        <w:lastRenderedPageBreak/>
        <w:t xml:space="preserve">study. </w:t>
      </w:r>
      <w:r w:rsidRPr="00870EF3">
        <w:rPr>
          <w:i/>
        </w:rPr>
        <w:t>Journal of Cardiovascular Electrophysiology.</w:t>
      </w:r>
      <w:r w:rsidRPr="00870EF3">
        <w:t xml:space="preserve"> </w:t>
      </w:r>
      <w:r w:rsidRPr="00870EF3">
        <w:rPr>
          <w:b/>
        </w:rPr>
        <w:t>18</w:t>
      </w:r>
      <w:r w:rsidRPr="00870EF3">
        <w:t xml:space="preserve"> (2), 145-150</w:t>
      </w:r>
      <w:r w:rsidR="0053569D">
        <w:t xml:space="preserve"> (</w:t>
      </w:r>
      <w:r w:rsidRPr="00870EF3">
        <w:t>2007).</w:t>
      </w:r>
    </w:p>
    <w:p w14:paraId="6FDF997B" w14:textId="466F1919" w:rsidR="00C10D6C" w:rsidRPr="00870EF3" w:rsidRDefault="00C10D6C" w:rsidP="00870EF3">
      <w:pPr>
        <w:pStyle w:val="EndNoteBibliography"/>
      </w:pPr>
      <w:r w:rsidRPr="00870EF3">
        <w:t>13</w:t>
      </w:r>
      <w:r w:rsidRPr="00870EF3">
        <w:tab/>
        <w:t>Scanavacca, M. I.</w:t>
      </w:r>
      <w:r w:rsidRPr="00870EF3">
        <w:rPr>
          <w:i/>
        </w:rPr>
        <w:t xml:space="preserve"> </w:t>
      </w:r>
      <w:r w:rsidR="0053569D" w:rsidRPr="0053569D">
        <w:t>et al.</w:t>
      </w:r>
      <w:r w:rsidRPr="00870EF3">
        <w:t xml:space="preserve"> in </w:t>
      </w:r>
      <w:r w:rsidRPr="00870EF3">
        <w:rPr>
          <w:i/>
        </w:rPr>
        <w:t>European Society of Cardiology Congress 2007, 1 - 5 September.</w:t>
      </w:r>
      <w:r w:rsidR="008B1B99">
        <w:t xml:space="preserve"> </w:t>
      </w:r>
      <w:r w:rsidRPr="00870EF3">
        <w:t>156.</w:t>
      </w:r>
    </w:p>
    <w:p w14:paraId="5B60E426" w14:textId="33ACBA0A" w:rsidR="00C10D6C" w:rsidRPr="00870EF3" w:rsidRDefault="00C10D6C" w:rsidP="00870EF3">
      <w:pPr>
        <w:pStyle w:val="EndNoteBibliography"/>
      </w:pPr>
      <w:r w:rsidRPr="00870EF3">
        <w:t>14</w:t>
      </w:r>
      <w:r w:rsidRPr="00870EF3">
        <w:tab/>
        <w:t>Kuwahara, T.</w:t>
      </w:r>
      <w:r w:rsidRPr="00870EF3">
        <w:rPr>
          <w:i/>
        </w:rPr>
        <w:t xml:space="preserve"> </w:t>
      </w:r>
      <w:r w:rsidR="0053569D" w:rsidRPr="0053569D">
        <w:t>et al.</w:t>
      </w:r>
      <w:r w:rsidRPr="00870EF3">
        <w:t xml:space="preserve"> Oesophageal cooling with ice water does not reduce the incidence of oesophageal lesions complicating catheter ablation of atrial fibrillation: randomized controlled study. </w:t>
      </w:r>
      <w:r w:rsidRPr="00870EF3">
        <w:rPr>
          <w:i/>
        </w:rPr>
        <w:t>Europace.</w:t>
      </w:r>
      <w:r w:rsidRPr="00870EF3">
        <w:t xml:space="preserve"> </w:t>
      </w:r>
      <w:r w:rsidRPr="00870EF3">
        <w:rPr>
          <w:b/>
        </w:rPr>
        <w:t>16</w:t>
      </w:r>
      <w:r w:rsidRPr="00870EF3">
        <w:t xml:space="preserve"> (6), 834-839</w:t>
      </w:r>
      <w:r w:rsidR="0053569D">
        <w:t xml:space="preserve"> (</w:t>
      </w:r>
      <w:r w:rsidRPr="00870EF3">
        <w:t>2014).</w:t>
      </w:r>
    </w:p>
    <w:p w14:paraId="741963E7" w14:textId="1880051E" w:rsidR="00C10D6C" w:rsidRPr="00870EF3" w:rsidRDefault="00C10D6C" w:rsidP="00870EF3">
      <w:pPr>
        <w:pStyle w:val="EndNoteBibliography"/>
      </w:pPr>
      <w:r w:rsidRPr="00870EF3">
        <w:t>15</w:t>
      </w:r>
      <w:r w:rsidRPr="00870EF3">
        <w:tab/>
        <w:t>Sohara, H., Satake, S., Takeda, H., Yamaguchi, Y.</w:t>
      </w:r>
      <w:r w:rsidR="0053569D">
        <w:t xml:space="preserve">, </w:t>
      </w:r>
      <w:r w:rsidRPr="00870EF3">
        <w:t xml:space="preserve">Nagasu, N. Prevalence of esophageal ulceration after atrial fibrillation ablation with the hot balloon ablation catheter: what is the value of esophageal cooling? </w:t>
      </w:r>
      <w:r w:rsidRPr="00870EF3">
        <w:rPr>
          <w:i/>
        </w:rPr>
        <w:t>Journal of Cardiovascular Electrophysiology.</w:t>
      </w:r>
      <w:r w:rsidRPr="00870EF3">
        <w:t xml:space="preserve"> </w:t>
      </w:r>
      <w:r w:rsidRPr="00870EF3">
        <w:rPr>
          <w:b/>
        </w:rPr>
        <w:t>25</w:t>
      </w:r>
      <w:r w:rsidRPr="00870EF3">
        <w:t xml:space="preserve"> (7), 686-692</w:t>
      </w:r>
      <w:r w:rsidR="0053569D">
        <w:t xml:space="preserve"> (</w:t>
      </w:r>
      <w:r w:rsidRPr="00870EF3">
        <w:t>2014).</w:t>
      </w:r>
    </w:p>
    <w:p w14:paraId="7F6F1F44" w14:textId="6B40CC72" w:rsidR="00C10D6C" w:rsidRPr="00870EF3" w:rsidRDefault="00C10D6C" w:rsidP="00870EF3">
      <w:pPr>
        <w:pStyle w:val="EndNoteBibliography"/>
      </w:pPr>
      <w:r w:rsidRPr="00870EF3">
        <w:t>16</w:t>
      </w:r>
      <w:r w:rsidRPr="00870EF3">
        <w:tab/>
        <w:t>John, J.</w:t>
      </w:r>
      <w:r w:rsidRPr="00870EF3">
        <w:rPr>
          <w:i/>
        </w:rPr>
        <w:t xml:space="preserve"> </w:t>
      </w:r>
      <w:r w:rsidR="0053569D" w:rsidRPr="0053569D">
        <w:t>et al.</w:t>
      </w:r>
      <w:r w:rsidRPr="00870EF3">
        <w:t xml:space="preserve"> The effect of esophageal cooling on esophageal injury during radiofrequency catheter ablation of atrial fibrillation. </w:t>
      </w:r>
      <w:r w:rsidRPr="00870EF3">
        <w:rPr>
          <w:i/>
        </w:rPr>
        <w:t>Journal of Interventional Cardiac Electrophysiology</w:t>
      </w:r>
      <w:r w:rsidR="0053569D" w:rsidRPr="00B6336E">
        <w:rPr>
          <w:iCs/>
        </w:rPr>
        <w:t>.</w:t>
      </w:r>
      <w:r w:rsidR="0053569D">
        <w:t xml:space="preserve"> (</w:t>
      </w:r>
      <w:r w:rsidRPr="00870EF3">
        <w:t>2019).</w:t>
      </w:r>
    </w:p>
    <w:p w14:paraId="1F2302E8" w14:textId="39B54C02" w:rsidR="00C10D6C" w:rsidRPr="00870EF3" w:rsidRDefault="00C10D6C" w:rsidP="00870EF3">
      <w:pPr>
        <w:pStyle w:val="EndNoteBibliography"/>
      </w:pPr>
      <w:r w:rsidRPr="00870EF3">
        <w:t>17</w:t>
      </w:r>
      <w:r w:rsidRPr="00870EF3">
        <w:tab/>
        <w:t>Muller, P.</w:t>
      </w:r>
      <w:r w:rsidRPr="00870EF3">
        <w:rPr>
          <w:i/>
        </w:rPr>
        <w:t xml:space="preserve"> </w:t>
      </w:r>
      <w:r w:rsidR="0053569D" w:rsidRPr="0053569D">
        <w:t>et al.</w:t>
      </w:r>
      <w:r w:rsidRPr="00870EF3">
        <w:t xml:space="preserve"> Higher incidence of esophageal lesions after ablation of atrial fibrillation related to the use of esophageal temperature probes. </w:t>
      </w:r>
      <w:r w:rsidRPr="00870EF3">
        <w:rPr>
          <w:i/>
        </w:rPr>
        <w:t>Heart Rhythm.</w:t>
      </w:r>
      <w:r w:rsidRPr="00870EF3">
        <w:t xml:space="preserve"> </w:t>
      </w:r>
      <w:r w:rsidRPr="00870EF3">
        <w:rPr>
          <w:b/>
        </w:rPr>
        <w:t>12</w:t>
      </w:r>
      <w:r w:rsidRPr="00870EF3">
        <w:t xml:space="preserve"> (7), 1464-1469</w:t>
      </w:r>
      <w:r w:rsidR="0053569D">
        <w:t xml:space="preserve"> (</w:t>
      </w:r>
      <w:r w:rsidRPr="00870EF3">
        <w:t>2015).</w:t>
      </w:r>
    </w:p>
    <w:p w14:paraId="1CCA4542" w14:textId="1AF6F50F" w:rsidR="00C10D6C" w:rsidRPr="00870EF3" w:rsidRDefault="00C10D6C" w:rsidP="00870EF3">
      <w:pPr>
        <w:pStyle w:val="EndNoteBibliography"/>
      </w:pPr>
      <w:r w:rsidRPr="00870EF3">
        <w:t>18</w:t>
      </w:r>
      <w:r w:rsidRPr="00870EF3">
        <w:tab/>
        <w:t>Palaniswamy, C.</w:t>
      </w:r>
      <w:r w:rsidRPr="00870EF3">
        <w:rPr>
          <w:i/>
        </w:rPr>
        <w:t xml:space="preserve"> </w:t>
      </w:r>
      <w:r w:rsidR="0053569D" w:rsidRPr="0053569D">
        <w:t>et al.</w:t>
      </w:r>
      <w:r w:rsidRPr="00870EF3">
        <w:t xml:space="preserve"> The Extent of Mechanical Esophageal Deviation to Avoid Esophageal Heating During Catheter Ablation of Atrial Fibrillation. </w:t>
      </w:r>
      <w:r w:rsidRPr="00870EF3">
        <w:rPr>
          <w:i/>
        </w:rPr>
        <w:t>Journal of the American College of Cardiology: Clinical Electrophysiology.</w:t>
      </w:r>
      <w:r w:rsidRPr="00870EF3">
        <w:t xml:space="preserve"> </w:t>
      </w:r>
      <w:r w:rsidRPr="00870EF3">
        <w:rPr>
          <w:b/>
        </w:rPr>
        <w:t>3</w:t>
      </w:r>
      <w:r w:rsidRPr="00870EF3">
        <w:t xml:space="preserve"> (10), 1146-1154</w:t>
      </w:r>
      <w:r w:rsidR="0053569D">
        <w:t xml:space="preserve"> (</w:t>
      </w:r>
      <w:r w:rsidRPr="00870EF3">
        <w:t>2017).</w:t>
      </w:r>
    </w:p>
    <w:p w14:paraId="3A6C7A0F" w14:textId="51003AA2" w:rsidR="00C10D6C" w:rsidRPr="00870EF3" w:rsidRDefault="00C10D6C" w:rsidP="00870EF3">
      <w:pPr>
        <w:pStyle w:val="EndNoteBibliography"/>
      </w:pPr>
      <w:r w:rsidRPr="00870EF3">
        <w:t>19</w:t>
      </w:r>
      <w:r w:rsidRPr="00870EF3">
        <w:tab/>
        <w:t>Koruth, J. S.</w:t>
      </w:r>
      <w:r w:rsidRPr="00870EF3">
        <w:rPr>
          <w:i/>
        </w:rPr>
        <w:t xml:space="preserve"> </w:t>
      </w:r>
      <w:r w:rsidR="0053569D" w:rsidRPr="0053569D">
        <w:t>et al.</w:t>
      </w:r>
      <w:r w:rsidRPr="00870EF3">
        <w:t xml:space="preserve"> Mechanical esophageal displacement during catheter ablation for atrial fibrillation. </w:t>
      </w:r>
      <w:r w:rsidRPr="00870EF3">
        <w:rPr>
          <w:i/>
        </w:rPr>
        <w:t>Journal of Cardiovascular Electrophysiology.</w:t>
      </w:r>
      <w:r w:rsidRPr="00870EF3">
        <w:t xml:space="preserve"> </w:t>
      </w:r>
      <w:r w:rsidRPr="00870EF3">
        <w:rPr>
          <w:b/>
        </w:rPr>
        <w:t>23</w:t>
      </w:r>
      <w:r w:rsidRPr="00870EF3">
        <w:t xml:space="preserve"> (2), 147-154</w:t>
      </w:r>
      <w:r w:rsidR="0053569D">
        <w:t xml:space="preserve"> (</w:t>
      </w:r>
      <w:r w:rsidRPr="00870EF3">
        <w:t>2012).</w:t>
      </w:r>
    </w:p>
    <w:p w14:paraId="371F14C9" w14:textId="4D311028" w:rsidR="00C10D6C" w:rsidRPr="00870EF3" w:rsidRDefault="00C10D6C" w:rsidP="00870EF3">
      <w:pPr>
        <w:pStyle w:val="EndNoteBibliography"/>
      </w:pPr>
      <w:r w:rsidRPr="00870EF3">
        <w:t>20</w:t>
      </w:r>
      <w:r w:rsidRPr="00870EF3">
        <w:tab/>
        <w:t>Leung, L. W.</w:t>
      </w:r>
      <w:r w:rsidRPr="00870EF3">
        <w:rPr>
          <w:i/>
        </w:rPr>
        <w:t xml:space="preserve"> </w:t>
      </w:r>
      <w:r w:rsidR="0053569D" w:rsidRPr="0053569D">
        <w:t>et al.</w:t>
      </w:r>
      <w:r w:rsidRPr="00870EF3">
        <w:t xml:space="preserve"> Esophageal cooling for protection during left atrial ablation: a systematic review and meta-analysis. </w:t>
      </w:r>
      <w:r w:rsidRPr="00870EF3">
        <w:rPr>
          <w:i/>
        </w:rPr>
        <w:t>Journal of Interventional Cardiac Electrophysiology.</w:t>
      </w:r>
      <w:r w:rsidR="0053569D">
        <w:t xml:space="preserve"> (</w:t>
      </w:r>
      <w:r w:rsidRPr="00870EF3">
        <w:t>2019).</w:t>
      </w:r>
    </w:p>
    <w:p w14:paraId="263C680E" w14:textId="04AECFC7" w:rsidR="00C10D6C" w:rsidRPr="00870EF3" w:rsidRDefault="00C10D6C" w:rsidP="00870EF3">
      <w:pPr>
        <w:pStyle w:val="EndNoteBibliography"/>
      </w:pPr>
      <w:r w:rsidRPr="00870EF3">
        <w:t>21</w:t>
      </w:r>
      <w:r w:rsidRPr="00870EF3">
        <w:tab/>
        <w:t>Gallagher, M.</w:t>
      </w:r>
      <w:r w:rsidRPr="00870EF3">
        <w:rPr>
          <w:i/>
        </w:rPr>
        <w:t xml:space="preserve"> </w:t>
      </w:r>
      <w:r w:rsidR="0053569D" w:rsidRPr="0053569D">
        <w:t>et al.</w:t>
      </w:r>
      <w:r w:rsidRPr="00870EF3">
        <w:t xml:space="preserve"> IMPACT: Improving Oesophageal Protection During Catheter Ablation For AF- A Double Blind Randomised Controlled Trial. </w:t>
      </w:r>
      <w:r w:rsidRPr="00870EF3">
        <w:rPr>
          <w:i/>
        </w:rPr>
        <w:t>European Journal of Arrhythmia &amp; Electrophysiology</w:t>
      </w:r>
      <w:r w:rsidR="0053569D" w:rsidRPr="00B6336E">
        <w:rPr>
          <w:iCs/>
        </w:rPr>
        <w:t>.</w:t>
      </w:r>
      <w:r w:rsidRPr="00870EF3">
        <w:rPr>
          <w:i/>
        </w:rPr>
        <w:t xml:space="preserve"> </w:t>
      </w:r>
      <w:r w:rsidRPr="00870EF3">
        <w:rPr>
          <w:b/>
        </w:rPr>
        <w:t>5</w:t>
      </w:r>
      <w:r w:rsidR="0053569D">
        <w:rPr>
          <w:b/>
        </w:rPr>
        <w:t xml:space="preserve"> </w:t>
      </w:r>
      <w:r w:rsidRPr="00870EF3">
        <w:t>(Abstract 18),</w:t>
      </w:r>
      <w:r w:rsidR="008B1B99">
        <w:t xml:space="preserve"> </w:t>
      </w:r>
      <w:r w:rsidRPr="00870EF3">
        <w:t>(2019).</w:t>
      </w:r>
    </w:p>
    <w:p w14:paraId="1490D11B" w14:textId="703143BC" w:rsidR="00C10D6C" w:rsidRPr="00870EF3" w:rsidRDefault="00C10D6C" w:rsidP="00870EF3">
      <w:pPr>
        <w:pStyle w:val="EndNoteBibliography"/>
      </w:pPr>
      <w:r w:rsidRPr="00870EF3">
        <w:t>22</w:t>
      </w:r>
      <w:r w:rsidRPr="00870EF3">
        <w:tab/>
        <w:t>Feher, M., Anneken, L., Gruber, M., Achenbach, S.</w:t>
      </w:r>
      <w:r w:rsidR="0053569D">
        <w:t xml:space="preserve">, </w:t>
      </w:r>
      <w:r w:rsidRPr="00870EF3">
        <w:t>Arnold, M. Esophageal cooling for prevention of thermal lesions during left atrial ablation procedures: a first in man case series</w:t>
      </w:r>
      <w:r w:rsidR="008B1B99">
        <w:t xml:space="preserve"> </w:t>
      </w:r>
      <w:r w:rsidRPr="00870EF3">
        <w:t xml:space="preserve">in </w:t>
      </w:r>
      <w:r w:rsidRPr="00870EF3">
        <w:rPr>
          <w:i/>
        </w:rPr>
        <w:t>European Hearth Rhythm Association Congress.</w:t>
      </w:r>
      <w:r w:rsidRPr="00870EF3">
        <w:t xml:space="preserve"> Lisbon, Portugal</w:t>
      </w:r>
      <w:r w:rsidR="0053569D">
        <w:t xml:space="preserve"> (</w:t>
      </w:r>
      <w:r w:rsidRPr="00870EF3">
        <w:t>2019</w:t>
      </w:r>
      <w:r w:rsidR="0053569D">
        <w:t>).</w:t>
      </w:r>
    </w:p>
    <w:p w14:paraId="741CF4CE" w14:textId="16FB7908" w:rsidR="00C10D6C" w:rsidRPr="00870EF3" w:rsidRDefault="00C10D6C" w:rsidP="00870EF3">
      <w:pPr>
        <w:pStyle w:val="EndNoteBibliography"/>
      </w:pPr>
      <w:r w:rsidRPr="00870EF3">
        <w:t>23</w:t>
      </w:r>
      <w:r w:rsidRPr="00870EF3">
        <w:tab/>
        <w:t>Mercado-Montoya, M., MacGregor, J.</w:t>
      </w:r>
      <w:r w:rsidR="0053569D">
        <w:t xml:space="preserve">, </w:t>
      </w:r>
      <w:r w:rsidRPr="00870EF3">
        <w:t>Kulstad, E. Esophageal warming with an esophageal heat transfer device to limit temperature decrease during left atrial cryoablation</w:t>
      </w:r>
      <w:r w:rsidR="008B1B99">
        <w:t xml:space="preserve"> </w:t>
      </w:r>
      <w:r w:rsidRPr="00870EF3">
        <w:t xml:space="preserve">in </w:t>
      </w:r>
      <w:r w:rsidRPr="00870EF3">
        <w:rPr>
          <w:i/>
        </w:rPr>
        <w:t>12th Annual International Symposium on Catheter Ablation Techniques.</w:t>
      </w:r>
      <w:r w:rsidRPr="00870EF3">
        <w:t xml:space="preserve"> Paris, France</w:t>
      </w:r>
      <w:r w:rsidR="0053569D">
        <w:t xml:space="preserve"> (2018).</w:t>
      </w:r>
    </w:p>
    <w:p w14:paraId="17003899" w14:textId="48B1ABEE" w:rsidR="00C10D6C" w:rsidRPr="00870EF3" w:rsidRDefault="00C10D6C" w:rsidP="00870EF3">
      <w:pPr>
        <w:pStyle w:val="EndNoteBibliography"/>
      </w:pPr>
      <w:r w:rsidRPr="00870EF3">
        <w:t>24</w:t>
      </w:r>
      <w:r w:rsidRPr="00870EF3">
        <w:tab/>
        <w:t>Mercado-Montoya, M.</w:t>
      </w:r>
      <w:r w:rsidR="0053569D">
        <w:t xml:space="preserve">, </w:t>
      </w:r>
      <w:r w:rsidRPr="00870EF3">
        <w:t>Kulstad, E. Esophageal warming to prevent excessive temperature decreases during cryoablation - Abstracts from the 24th International Atrial Fibrillation Symposium</w:t>
      </w:r>
      <w:r w:rsidR="008B1B99">
        <w:t xml:space="preserve"> </w:t>
      </w:r>
      <w:r w:rsidRPr="00870EF3">
        <w:rPr>
          <w:i/>
        </w:rPr>
        <w:t>Journal of Cardiovascular Electrophysiology.</w:t>
      </w:r>
      <w:r w:rsidRPr="00870EF3">
        <w:t xml:space="preserve"> </w:t>
      </w:r>
      <w:r w:rsidRPr="00870EF3">
        <w:rPr>
          <w:b/>
        </w:rPr>
        <w:t>30</w:t>
      </w:r>
      <w:r w:rsidRPr="00870EF3">
        <w:t xml:space="preserve"> (9), 1734-1761</w:t>
      </w:r>
      <w:r w:rsidR="0053569D">
        <w:t xml:space="preserve"> (</w:t>
      </w:r>
      <w:r w:rsidRPr="00870EF3">
        <w:t>2019).</w:t>
      </w:r>
    </w:p>
    <w:p w14:paraId="6DB4BA9E" w14:textId="2BB1A0CA" w:rsidR="00C10D6C" w:rsidRPr="00870EF3" w:rsidRDefault="00C10D6C" w:rsidP="00870EF3">
      <w:pPr>
        <w:pStyle w:val="EndNoteBibliography"/>
      </w:pPr>
      <w:r w:rsidRPr="00870EF3">
        <w:t>25</w:t>
      </w:r>
      <w:r w:rsidRPr="00870EF3">
        <w:tab/>
        <w:t>De Potter, T., Boersma, L., Babkin, A., Mazor, M.</w:t>
      </w:r>
      <w:r w:rsidR="0053569D">
        <w:t xml:space="preserve">, </w:t>
      </w:r>
      <w:r w:rsidRPr="00870EF3">
        <w:t>Cox, J. Novel Linear Cryoablation Catheter to Treat Atrial Fibrillation</w:t>
      </w:r>
      <w:r w:rsidR="008B1B99">
        <w:t xml:space="preserve"> </w:t>
      </w:r>
      <w:r w:rsidRPr="00870EF3">
        <w:t xml:space="preserve">in </w:t>
      </w:r>
      <w:r w:rsidRPr="00870EF3">
        <w:rPr>
          <w:i/>
        </w:rPr>
        <w:t>Heart Rhythym Society - Scientific Sessions.</w:t>
      </w:r>
      <w:r w:rsidRPr="00870EF3">
        <w:t xml:space="preserve"> Boston, MA</w:t>
      </w:r>
      <w:r w:rsidR="0053569D">
        <w:t xml:space="preserve"> (2018).</w:t>
      </w:r>
    </w:p>
    <w:p w14:paraId="5C2B9751" w14:textId="132F5F50" w:rsidR="00C10D6C" w:rsidRPr="00870EF3" w:rsidRDefault="00C10D6C" w:rsidP="00870EF3">
      <w:pPr>
        <w:pStyle w:val="EndNoteBibliography"/>
      </w:pPr>
      <w:r w:rsidRPr="00870EF3">
        <w:t>26</w:t>
      </w:r>
      <w:r w:rsidRPr="00870EF3">
        <w:tab/>
        <w:t>Boersma, L., Cox, J., Babkin, A., Mazor, M.</w:t>
      </w:r>
      <w:r w:rsidR="0053569D">
        <w:t xml:space="preserve">, </w:t>
      </w:r>
      <w:r w:rsidRPr="00870EF3">
        <w:t>De Potter, T. Treatment of Typical Atrial Flutter with a Novel Cryolinear Ablation Catheter First Experience</w:t>
      </w:r>
      <w:r w:rsidR="008B1B99">
        <w:t xml:space="preserve"> </w:t>
      </w:r>
      <w:r w:rsidRPr="00870EF3">
        <w:t xml:space="preserve">in </w:t>
      </w:r>
      <w:r w:rsidRPr="00870EF3">
        <w:rPr>
          <w:i/>
        </w:rPr>
        <w:t>Heart Rhythm Society - Scientific Sessions.</w:t>
      </w:r>
      <w:r w:rsidRPr="00870EF3">
        <w:t xml:space="preserve"> Boston, MA</w:t>
      </w:r>
      <w:r w:rsidR="0053569D">
        <w:t xml:space="preserve"> (2018).</w:t>
      </w:r>
    </w:p>
    <w:p w14:paraId="79A3953B" w14:textId="70CD0480" w:rsidR="00C10D6C" w:rsidRPr="00870EF3" w:rsidRDefault="00C10D6C" w:rsidP="00870EF3">
      <w:pPr>
        <w:pStyle w:val="EndNoteBibliography"/>
      </w:pPr>
      <w:r w:rsidRPr="00870EF3">
        <w:t>27</w:t>
      </w:r>
      <w:r w:rsidRPr="00870EF3">
        <w:tab/>
        <w:t>Yenari, M. A.</w:t>
      </w:r>
      <w:r w:rsidR="0053569D">
        <w:t xml:space="preserve">, </w:t>
      </w:r>
      <w:r w:rsidRPr="00870EF3">
        <w:t xml:space="preserve">Han, H. S. Neuroprotective mechanisms of hypothermia in brain ischaemia. </w:t>
      </w:r>
      <w:r w:rsidRPr="00870EF3">
        <w:rPr>
          <w:i/>
        </w:rPr>
        <w:t>Nature Reviews Neuroscience.</w:t>
      </w:r>
      <w:r w:rsidRPr="00870EF3">
        <w:t xml:space="preserve"> </w:t>
      </w:r>
      <w:r w:rsidRPr="00870EF3">
        <w:rPr>
          <w:b/>
        </w:rPr>
        <w:t>13</w:t>
      </w:r>
      <w:r w:rsidRPr="00870EF3">
        <w:t xml:space="preserve"> (4), 267-278</w:t>
      </w:r>
      <w:r w:rsidR="0053569D">
        <w:t xml:space="preserve"> (</w:t>
      </w:r>
      <w:r w:rsidRPr="00870EF3">
        <w:t>2012).</w:t>
      </w:r>
    </w:p>
    <w:p w14:paraId="2246ED57" w14:textId="04329A3D" w:rsidR="00C10D6C" w:rsidRPr="00870EF3" w:rsidRDefault="00C10D6C" w:rsidP="00870EF3">
      <w:pPr>
        <w:pStyle w:val="EndNoteBibliography"/>
      </w:pPr>
      <w:r w:rsidRPr="00870EF3">
        <w:t>28</w:t>
      </w:r>
      <w:r w:rsidRPr="00870EF3">
        <w:tab/>
        <w:t xml:space="preserve">Polderman, K. H. Mechanisms of action, physiological effects, and complications of hypothermia. </w:t>
      </w:r>
      <w:r w:rsidRPr="00870EF3">
        <w:rPr>
          <w:i/>
        </w:rPr>
        <w:t>Critical Care Medicine.</w:t>
      </w:r>
      <w:r w:rsidRPr="00870EF3">
        <w:t xml:space="preserve"> </w:t>
      </w:r>
      <w:r w:rsidRPr="00870EF3">
        <w:rPr>
          <w:b/>
        </w:rPr>
        <w:t>37</w:t>
      </w:r>
      <w:r w:rsidRPr="00870EF3">
        <w:t xml:space="preserve"> (7 Suppl) (2009).</w:t>
      </w:r>
    </w:p>
    <w:p w14:paraId="106099DB" w14:textId="173B1F5D" w:rsidR="00C10D6C" w:rsidRPr="00870EF3" w:rsidRDefault="00C10D6C" w:rsidP="00870EF3">
      <w:pPr>
        <w:pStyle w:val="EndNoteBibliography"/>
      </w:pPr>
      <w:r w:rsidRPr="00870EF3">
        <w:t>29</w:t>
      </w:r>
      <w:r w:rsidRPr="00870EF3">
        <w:tab/>
        <w:t>Silveira, R. C.</w:t>
      </w:r>
      <w:r w:rsidR="0053569D">
        <w:t xml:space="preserve">, </w:t>
      </w:r>
      <w:r w:rsidRPr="00870EF3">
        <w:t xml:space="preserve">Procianoy, R. S. Hypothermia therapy for newborns with hypoxic ischemic encephalopathy. </w:t>
      </w:r>
      <w:r w:rsidRPr="00870EF3">
        <w:rPr>
          <w:i/>
        </w:rPr>
        <w:t>Jornal de Pediatria</w:t>
      </w:r>
      <w:r w:rsidR="0053569D" w:rsidRPr="00B6336E">
        <w:rPr>
          <w:iCs/>
        </w:rPr>
        <w:t>.</w:t>
      </w:r>
      <w:r w:rsidR="0053569D">
        <w:rPr>
          <w:i/>
        </w:rPr>
        <w:t xml:space="preserve"> </w:t>
      </w:r>
      <w:r w:rsidR="0053569D">
        <w:t>(</w:t>
      </w:r>
      <w:r w:rsidRPr="00870EF3">
        <w:t>2015).</w:t>
      </w:r>
    </w:p>
    <w:p w14:paraId="03200953" w14:textId="7CDCE264" w:rsidR="00C10D6C" w:rsidRPr="00870EF3" w:rsidRDefault="00C10D6C" w:rsidP="00870EF3">
      <w:pPr>
        <w:pStyle w:val="EndNoteBibliography"/>
      </w:pPr>
      <w:r w:rsidRPr="00870EF3">
        <w:lastRenderedPageBreak/>
        <w:t>30</w:t>
      </w:r>
      <w:r w:rsidRPr="00870EF3">
        <w:tab/>
        <w:t>Shankaran, S.</w:t>
      </w:r>
      <w:r w:rsidRPr="00870EF3">
        <w:rPr>
          <w:i/>
        </w:rPr>
        <w:t xml:space="preserve"> </w:t>
      </w:r>
      <w:r w:rsidR="0053569D" w:rsidRPr="0053569D">
        <w:t>et al.</w:t>
      </w:r>
      <w:r w:rsidRPr="00870EF3">
        <w:t xml:space="preserve"> Effect of depth and duration of cooling on deaths in the NICU among neonates with hypoxic ischemic encephalopathy: a randomized clinical trial. </w:t>
      </w:r>
      <w:r w:rsidRPr="00870EF3">
        <w:rPr>
          <w:i/>
        </w:rPr>
        <w:t>Journal of the American Medical Association.</w:t>
      </w:r>
      <w:r w:rsidRPr="00870EF3">
        <w:t xml:space="preserve"> </w:t>
      </w:r>
      <w:r w:rsidRPr="00870EF3">
        <w:rPr>
          <w:b/>
        </w:rPr>
        <w:t>312</w:t>
      </w:r>
      <w:r w:rsidRPr="00870EF3">
        <w:t xml:space="preserve"> (24), 2629-2639</w:t>
      </w:r>
      <w:r w:rsidR="0053569D">
        <w:t xml:space="preserve"> (</w:t>
      </w:r>
      <w:r w:rsidRPr="00870EF3">
        <w:t>2014).</w:t>
      </w:r>
    </w:p>
    <w:p w14:paraId="1F36C21C" w14:textId="5FC250BA" w:rsidR="00C10D6C" w:rsidRPr="00870EF3" w:rsidRDefault="00C10D6C" w:rsidP="00870EF3">
      <w:pPr>
        <w:pStyle w:val="EndNoteBibliography"/>
      </w:pPr>
      <w:r w:rsidRPr="00870EF3">
        <w:t>31</w:t>
      </w:r>
      <w:r w:rsidRPr="00870EF3">
        <w:tab/>
        <w:t>Kotekar, N., Shenkar, A.</w:t>
      </w:r>
      <w:r w:rsidR="0053569D">
        <w:t xml:space="preserve">, </w:t>
      </w:r>
      <w:r w:rsidRPr="00870EF3">
        <w:t xml:space="preserve">Nagaraj, R. Postoperative cognitive dysfunction - current preventive strategies. </w:t>
      </w:r>
      <w:r w:rsidRPr="00870EF3">
        <w:rPr>
          <w:i/>
        </w:rPr>
        <w:t>Clinical Interventions in Aging.</w:t>
      </w:r>
      <w:r w:rsidRPr="00870EF3">
        <w:t xml:space="preserve"> </w:t>
      </w:r>
      <w:r w:rsidRPr="00870EF3">
        <w:rPr>
          <w:b/>
        </w:rPr>
        <w:t>13</w:t>
      </w:r>
      <w:r w:rsidRPr="00870EF3">
        <w:t xml:space="preserve"> 2267-2273</w:t>
      </w:r>
      <w:r w:rsidR="0053569D">
        <w:t xml:space="preserve"> (</w:t>
      </w:r>
      <w:r w:rsidRPr="00870EF3">
        <w:t>2018).</w:t>
      </w:r>
    </w:p>
    <w:p w14:paraId="34C8526F" w14:textId="4A32FFAD" w:rsidR="00C10D6C" w:rsidRPr="00870EF3" w:rsidRDefault="00C10D6C" w:rsidP="00870EF3">
      <w:pPr>
        <w:pStyle w:val="EndNoteBibliography"/>
      </w:pPr>
      <w:r w:rsidRPr="00870EF3">
        <w:t>32</w:t>
      </w:r>
      <w:r w:rsidRPr="00870EF3">
        <w:tab/>
        <w:t>Medi, C.</w:t>
      </w:r>
      <w:r w:rsidRPr="00870EF3">
        <w:rPr>
          <w:i/>
        </w:rPr>
        <w:t xml:space="preserve"> </w:t>
      </w:r>
      <w:r w:rsidR="0053569D" w:rsidRPr="0053569D">
        <w:t>et al.</w:t>
      </w:r>
      <w:r w:rsidRPr="00870EF3">
        <w:t xml:space="preserve"> Subtle post-procedural cognitive dysfunction after atrial fibrillation ablation. </w:t>
      </w:r>
      <w:r w:rsidRPr="00870EF3">
        <w:rPr>
          <w:i/>
        </w:rPr>
        <w:t>Journal of the American College of Cardiology.</w:t>
      </w:r>
      <w:r w:rsidRPr="00870EF3">
        <w:t xml:space="preserve"> </w:t>
      </w:r>
      <w:r w:rsidRPr="00870EF3">
        <w:rPr>
          <w:b/>
        </w:rPr>
        <w:t>62</w:t>
      </w:r>
      <w:r w:rsidRPr="00870EF3">
        <w:t xml:space="preserve"> (6), 531-539</w:t>
      </w:r>
      <w:r w:rsidR="0053569D">
        <w:t xml:space="preserve"> (</w:t>
      </w:r>
      <w:r w:rsidRPr="00870EF3">
        <w:t>2013).</w:t>
      </w:r>
    </w:p>
    <w:p w14:paraId="07C857E6" w14:textId="016CC9A1" w:rsidR="00C10D6C" w:rsidRPr="00870EF3" w:rsidRDefault="00C10D6C" w:rsidP="00870EF3">
      <w:pPr>
        <w:pStyle w:val="EndNoteBibliography"/>
      </w:pPr>
      <w:r w:rsidRPr="00870EF3">
        <w:t>33</w:t>
      </w:r>
      <w:r w:rsidRPr="00870EF3">
        <w:tab/>
        <w:t>Griffin, B. R., Frear, C. C., Babl, F., Oakley, E.</w:t>
      </w:r>
      <w:r w:rsidR="0053569D">
        <w:t xml:space="preserve">, </w:t>
      </w:r>
      <w:r w:rsidRPr="00870EF3">
        <w:t xml:space="preserve">Kimble, R. M. Cool Running Water First Aid Decreases Skin Grafting Requirements in Pediatric Burns: A Cohort Study of Two Thousand Four Hundred Ninety-five Children. </w:t>
      </w:r>
      <w:r w:rsidR="0053569D">
        <w:rPr>
          <w:i/>
        </w:rPr>
        <w:t>Annals of Emergency Medicine</w:t>
      </w:r>
      <w:r w:rsidRPr="00870EF3">
        <w:rPr>
          <w:i/>
        </w:rPr>
        <w:t>.</w:t>
      </w:r>
      <w:r w:rsidR="0053569D">
        <w:t xml:space="preserve"> (</w:t>
      </w:r>
      <w:r w:rsidRPr="00870EF3">
        <w:t>2019).</w:t>
      </w:r>
    </w:p>
    <w:p w14:paraId="3ACB165A" w14:textId="56C9B03F" w:rsidR="00C10D6C" w:rsidRPr="00870EF3" w:rsidRDefault="00C10D6C" w:rsidP="00870EF3">
      <w:pPr>
        <w:pStyle w:val="EndNoteBibliography"/>
      </w:pPr>
      <w:r w:rsidRPr="00870EF3">
        <w:t>34</w:t>
      </w:r>
      <w:r w:rsidRPr="00870EF3">
        <w:tab/>
        <w:t>Niemann, C. U.</w:t>
      </w:r>
      <w:r w:rsidRPr="00870EF3">
        <w:rPr>
          <w:i/>
        </w:rPr>
        <w:t xml:space="preserve"> </w:t>
      </w:r>
      <w:r w:rsidR="0053569D" w:rsidRPr="0053569D">
        <w:t>et al.</w:t>
      </w:r>
      <w:r w:rsidRPr="00870EF3">
        <w:t xml:space="preserve"> Therapeutic Hypothermia in Deceased Organ Donors and Kidney-Graft Function. </w:t>
      </w:r>
      <w:r w:rsidRPr="00870EF3">
        <w:rPr>
          <w:i/>
        </w:rPr>
        <w:t>New England Journal of Medicine.</w:t>
      </w:r>
      <w:r w:rsidRPr="00870EF3">
        <w:t xml:space="preserve"> </w:t>
      </w:r>
      <w:r w:rsidRPr="00870EF3">
        <w:rPr>
          <w:b/>
        </w:rPr>
        <w:t>373</w:t>
      </w:r>
      <w:r w:rsidRPr="00870EF3">
        <w:t xml:space="preserve"> (5), 405-414</w:t>
      </w:r>
      <w:r w:rsidR="0053569D">
        <w:t xml:space="preserve"> (</w:t>
      </w:r>
      <w:r w:rsidRPr="00870EF3">
        <w:t>2015).</w:t>
      </w:r>
    </w:p>
    <w:p w14:paraId="5B96C691" w14:textId="127B36E8" w:rsidR="00C10D6C" w:rsidRPr="00870EF3" w:rsidRDefault="00C10D6C" w:rsidP="00870EF3">
      <w:pPr>
        <w:pStyle w:val="EndNoteBibliography"/>
      </w:pPr>
      <w:r w:rsidRPr="00870EF3">
        <w:t>35</w:t>
      </w:r>
      <w:r w:rsidRPr="00870EF3">
        <w:tab/>
        <w:t>Erlinge, D.</w:t>
      </w:r>
      <w:r w:rsidRPr="00870EF3">
        <w:rPr>
          <w:i/>
        </w:rPr>
        <w:t xml:space="preserve"> </w:t>
      </w:r>
      <w:r w:rsidR="0053569D" w:rsidRPr="0053569D">
        <w:t>et al.</w:t>
      </w:r>
      <w:r w:rsidRPr="00870EF3">
        <w:t xml:space="preserve"> Therapeutic hypothermia for the treatment of acute myocardial infarction-combined analysis of the RAPID MI-ICE and the CHILL-MI trials. </w:t>
      </w:r>
      <w:r w:rsidRPr="00870EF3">
        <w:rPr>
          <w:i/>
        </w:rPr>
        <w:t>Therapeutic Hypothermia and Temperature Management.</w:t>
      </w:r>
      <w:r w:rsidRPr="00870EF3">
        <w:t xml:space="preserve"> </w:t>
      </w:r>
      <w:r w:rsidRPr="00870EF3">
        <w:rPr>
          <w:b/>
        </w:rPr>
        <w:t>5</w:t>
      </w:r>
      <w:r w:rsidRPr="00870EF3">
        <w:t xml:space="preserve"> (2), 77-84 (2015).</w:t>
      </w:r>
    </w:p>
    <w:p w14:paraId="2516B797" w14:textId="6F90B6E4" w:rsidR="00C10D6C" w:rsidRPr="00870EF3" w:rsidRDefault="00C10D6C" w:rsidP="00870EF3">
      <w:pPr>
        <w:pStyle w:val="EndNoteBibliography"/>
      </w:pPr>
      <w:r w:rsidRPr="00870EF3">
        <w:t>36</w:t>
      </w:r>
      <w:r w:rsidRPr="00870EF3">
        <w:tab/>
        <w:t>Matsui, T., Yoshida, Y., Yanagihara, M.</w:t>
      </w:r>
      <w:r w:rsidR="0053569D">
        <w:t xml:space="preserve">, </w:t>
      </w:r>
      <w:r w:rsidRPr="00870EF3">
        <w:t xml:space="preserve">Suenaga, H. Hypothermia at 35 degrees C Reduces the Time-Dependent Microglial Production of Pro-inflammatory and Anti-inflammatory Factors that Mediate Neuronal Cell Death. </w:t>
      </w:r>
      <w:r w:rsidRPr="00870EF3">
        <w:rPr>
          <w:i/>
        </w:rPr>
        <w:t>Neurocritical Care.</w:t>
      </w:r>
      <w:r w:rsidRPr="00870EF3">
        <w:t xml:space="preserve"> </w:t>
      </w:r>
      <w:r w:rsidR="0053569D">
        <w:t>(</w:t>
      </w:r>
      <w:r w:rsidRPr="00870EF3">
        <w:t>2013).</w:t>
      </w:r>
    </w:p>
    <w:p w14:paraId="261D9619" w14:textId="4F129C88" w:rsidR="00C10D6C" w:rsidRPr="00870EF3" w:rsidRDefault="00C10D6C" w:rsidP="00870EF3">
      <w:pPr>
        <w:pStyle w:val="EndNoteBibliography"/>
      </w:pPr>
      <w:r w:rsidRPr="00870EF3">
        <w:t>37</w:t>
      </w:r>
      <w:r w:rsidRPr="00870EF3">
        <w:tab/>
        <w:t>Horiguchi, A.</w:t>
      </w:r>
      <w:r w:rsidRPr="00870EF3">
        <w:rPr>
          <w:i/>
        </w:rPr>
        <w:t xml:space="preserve"> </w:t>
      </w:r>
      <w:r w:rsidR="0053569D" w:rsidRPr="0053569D">
        <w:t>et al.</w:t>
      </w:r>
      <w:r w:rsidRPr="00870EF3">
        <w:t xml:space="preserve"> Abstract 11134: Esophagus Temperature Monitoring Predicts Gastric Hypoperistalsis After Catheter Ablation for Atrial Fibrillation. </w:t>
      </w:r>
      <w:r w:rsidRPr="00870EF3">
        <w:rPr>
          <w:i/>
        </w:rPr>
        <w:t>Circulation.</w:t>
      </w:r>
      <w:r w:rsidRPr="00870EF3">
        <w:t xml:space="preserve"> </w:t>
      </w:r>
      <w:r w:rsidRPr="00870EF3">
        <w:rPr>
          <w:b/>
        </w:rPr>
        <w:t>140</w:t>
      </w:r>
      <w:r w:rsidRPr="00870EF3">
        <w:t xml:space="preserve"> (Suppl_1), A11134-A11134</w:t>
      </w:r>
      <w:r w:rsidR="0053569D">
        <w:t xml:space="preserve"> (</w:t>
      </w:r>
      <w:r w:rsidRPr="00870EF3">
        <w:t>2019).</w:t>
      </w:r>
    </w:p>
    <w:p w14:paraId="11472F5A" w14:textId="738DE881" w:rsidR="009F659A" w:rsidRPr="00870EF3" w:rsidRDefault="00306197" w:rsidP="00870EF3">
      <w:pPr>
        <w:rPr>
          <w:color w:val="808080" w:themeColor="background1" w:themeShade="80"/>
        </w:rPr>
      </w:pPr>
      <w:r w:rsidRPr="00870EF3">
        <w:rPr>
          <w:color w:val="808080" w:themeColor="background1" w:themeShade="80"/>
        </w:rPr>
        <w:fldChar w:fldCharType="end"/>
      </w:r>
    </w:p>
    <w:sectPr w:rsidR="009F659A" w:rsidRPr="00870EF3" w:rsidSect="00870EF3">
      <w:headerReference w:type="default" r:id="rId14"/>
      <w:footerReference w:type="default" r:id="rId15"/>
      <w:footerReference w:type="first" r:id="rId16"/>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E2CA24" w14:textId="77777777" w:rsidR="00EE5684" w:rsidRDefault="00EE5684" w:rsidP="00621C4E">
      <w:r>
        <w:separator/>
      </w:r>
    </w:p>
  </w:endnote>
  <w:endnote w:type="continuationSeparator" w:id="0">
    <w:p w14:paraId="16DEE69B" w14:textId="77777777" w:rsidR="00EE5684" w:rsidRDefault="00EE568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C5857D" w14:textId="3D845505" w:rsidR="00644033" w:rsidRDefault="00644033">
    <w:pPr>
      <w:pStyle w:val="Footer"/>
    </w:pPr>
  </w:p>
  <w:p w14:paraId="2C7CA7C4" w14:textId="77777777" w:rsidR="00644033" w:rsidRPr="00494F77" w:rsidRDefault="00644033"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410BC2" w14:textId="77777777" w:rsidR="00644033" w:rsidRDefault="0064403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92FBAA" w14:textId="77777777" w:rsidR="00EE5684" w:rsidRDefault="00EE5684" w:rsidP="00621C4E">
      <w:r>
        <w:separator/>
      </w:r>
    </w:p>
  </w:footnote>
  <w:footnote w:type="continuationSeparator" w:id="0">
    <w:p w14:paraId="388228F6" w14:textId="77777777" w:rsidR="00EE5684" w:rsidRDefault="00EE568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A59A64" w14:textId="77777777" w:rsidR="00644033" w:rsidRPr="006F06E4" w:rsidRDefault="00644033"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351468C"/>
    <w:multiLevelType w:val="hybridMultilevel"/>
    <w:tmpl w:val="792ADB6E"/>
    <w:lvl w:ilvl="0" w:tplc="5770D9DC">
      <w:start w:val="1"/>
      <w:numFmt w:val="decimal"/>
      <w:suff w:val="space"/>
      <w:lvlText w:val="%1"/>
      <w:lvlJc w:val="left"/>
      <w:pPr>
        <w:ind w:left="0" w:firstLine="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6"/>
  </w:num>
  <w:num w:numId="3">
    <w:abstractNumId w:val="3"/>
  </w:num>
  <w:num w:numId="4">
    <w:abstractNumId w:val="14"/>
  </w:num>
  <w:num w:numId="5">
    <w:abstractNumId w:val="7"/>
  </w:num>
  <w:num w:numId="6">
    <w:abstractNumId w:val="13"/>
  </w:num>
  <w:num w:numId="7">
    <w:abstractNumId w:val="0"/>
  </w:num>
  <w:num w:numId="8">
    <w:abstractNumId w:val="8"/>
  </w:num>
  <w:num w:numId="9">
    <w:abstractNumId w:val="9"/>
  </w:num>
  <w:num w:numId="10">
    <w:abstractNumId w:val="15"/>
  </w:num>
  <w:num w:numId="11">
    <w:abstractNumId w:val="19"/>
  </w:num>
  <w:num w:numId="12">
    <w:abstractNumId w:val="1"/>
  </w:num>
  <w:num w:numId="13">
    <w:abstractNumId w:val="17"/>
  </w:num>
  <w:num w:numId="14">
    <w:abstractNumId w:val="24"/>
  </w:num>
  <w:num w:numId="15">
    <w:abstractNumId w:val="10"/>
  </w:num>
  <w:num w:numId="16">
    <w:abstractNumId w:val="6"/>
  </w:num>
  <w:num w:numId="17">
    <w:abstractNumId w:val="18"/>
  </w:num>
  <w:num w:numId="18">
    <w:abstractNumId w:val="11"/>
  </w:num>
  <w:num w:numId="19">
    <w:abstractNumId w:val="21"/>
  </w:num>
  <w:num w:numId="20">
    <w:abstractNumId w:val="2"/>
  </w:num>
  <w:num w:numId="21">
    <w:abstractNumId w:val="22"/>
  </w:num>
  <w:num w:numId="22">
    <w:abstractNumId w:val="20"/>
  </w:num>
  <w:num w:numId="23">
    <w:abstractNumId w:val="12"/>
  </w:num>
  <w:num w:numId="24">
    <w:abstractNumId w:val="25"/>
  </w:num>
  <w:num w:numId="25">
    <w:abstractNumId w:val="5"/>
  </w:num>
  <w:num w:numId="26">
    <w:abstractNumId w:val="2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f9zaasetf0zhefffjxezth2599dz9zddz9&quot;&gt;Hypothermia EndNote Library&lt;record-ids&gt;&lt;item&gt;192&lt;/item&gt;&lt;item&gt;945&lt;/item&gt;&lt;item&gt;1730&lt;/item&gt;&lt;item&gt;2994&lt;/item&gt;&lt;item&gt;4514&lt;/item&gt;&lt;item&gt;4547&lt;/item&gt;&lt;item&gt;5090&lt;/item&gt;&lt;item&gt;5323&lt;/item&gt;&lt;item&gt;5512&lt;/item&gt;&lt;item&gt;6303&lt;/item&gt;&lt;item&gt;6304&lt;/item&gt;&lt;item&gt;6315&lt;/item&gt;&lt;item&gt;6328&lt;/item&gt;&lt;item&gt;6329&lt;/item&gt;&lt;item&gt;6333&lt;/item&gt;&lt;item&gt;6336&lt;/item&gt;&lt;item&gt;6358&lt;/item&gt;&lt;item&gt;6385&lt;/item&gt;&lt;item&gt;6387&lt;/item&gt;&lt;item&gt;6388&lt;/item&gt;&lt;item&gt;6415&lt;/item&gt;&lt;item&gt;6530&lt;/item&gt;&lt;item&gt;6531&lt;/item&gt;&lt;item&gt;6603&lt;/item&gt;&lt;item&gt;6619&lt;/item&gt;&lt;item&gt;6624&lt;/item&gt;&lt;item&gt;6635&lt;/item&gt;&lt;item&gt;6636&lt;/item&gt;&lt;item&gt;6637&lt;/item&gt;&lt;item&gt;6658&lt;/item&gt;&lt;item&gt;6664&lt;/item&gt;&lt;item&gt;6722&lt;/item&gt;&lt;item&gt;6726&lt;/item&gt;&lt;item&gt;6750&lt;/item&gt;&lt;item&gt;6756&lt;/item&gt;&lt;item&gt;6758&lt;/item&gt;&lt;item&gt;6759&lt;/item&gt;&lt;/record-ids&gt;&lt;/item&gt;&lt;/Libraries&gt;"/>
  </w:docVars>
  <w:rsids>
    <w:rsidRoot w:val="00EE705F"/>
    <w:rsid w:val="00001169"/>
    <w:rsid w:val="00001806"/>
    <w:rsid w:val="00005815"/>
    <w:rsid w:val="00007DBC"/>
    <w:rsid w:val="00007EA1"/>
    <w:rsid w:val="000100F0"/>
    <w:rsid w:val="000129B2"/>
    <w:rsid w:val="00012FF9"/>
    <w:rsid w:val="0001389C"/>
    <w:rsid w:val="00014314"/>
    <w:rsid w:val="00020DC1"/>
    <w:rsid w:val="00021434"/>
    <w:rsid w:val="00021774"/>
    <w:rsid w:val="00021DF3"/>
    <w:rsid w:val="00023869"/>
    <w:rsid w:val="00024598"/>
    <w:rsid w:val="000279B0"/>
    <w:rsid w:val="00032769"/>
    <w:rsid w:val="0003311E"/>
    <w:rsid w:val="00037B58"/>
    <w:rsid w:val="00051B73"/>
    <w:rsid w:val="000602D1"/>
    <w:rsid w:val="00060ABE"/>
    <w:rsid w:val="00061A50"/>
    <w:rsid w:val="0006361B"/>
    <w:rsid w:val="00064104"/>
    <w:rsid w:val="000652E3"/>
    <w:rsid w:val="00066025"/>
    <w:rsid w:val="00067A8F"/>
    <w:rsid w:val="000701D1"/>
    <w:rsid w:val="00073E6C"/>
    <w:rsid w:val="00080A20"/>
    <w:rsid w:val="00082796"/>
    <w:rsid w:val="00082DF4"/>
    <w:rsid w:val="00085C4E"/>
    <w:rsid w:val="00086FF5"/>
    <w:rsid w:val="00087C0A"/>
    <w:rsid w:val="00093BC4"/>
    <w:rsid w:val="000943E6"/>
    <w:rsid w:val="00094860"/>
    <w:rsid w:val="00097929"/>
    <w:rsid w:val="00097FA7"/>
    <w:rsid w:val="000A1E80"/>
    <w:rsid w:val="000A3B70"/>
    <w:rsid w:val="000A5153"/>
    <w:rsid w:val="000A6053"/>
    <w:rsid w:val="000B10AE"/>
    <w:rsid w:val="000B30BF"/>
    <w:rsid w:val="000B5401"/>
    <w:rsid w:val="000B566B"/>
    <w:rsid w:val="000B662E"/>
    <w:rsid w:val="000B7294"/>
    <w:rsid w:val="000B75D0"/>
    <w:rsid w:val="000C1CF8"/>
    <w:rsid w:val="000C2364"/>
    <w:rsid w:val="000C49CF"/>
    <w:rsid w:val="000C52E9"/>
    <w:rsid w:val="000C5CDC"/>
    <w:rsid w:val="000C65DC"/>
    <w:rsid w:val="000C66F3"/>
    <w:rsid w:val="000C6900"/>
    <w:rsid w:val="000D1DA9"/>
    <w:rsid w:val="000D31E8"/>
    <w:rsid w:val="000D76E4"/>
    <w:rsid w:val="000E1A53"/>
    <w:rsid w:val="000E3816"/>
    <w:rsid w:val="000E4F77"/>
    <w:rsid w:val="000F265C"/>
    <w:rsid w:val="000F3AFA"/>
    <w:rsid w:val="000F5712"/>
    <w:rsid w:val="000F6611"/>
    <w:rsid w:val="000F6A83"/>
    <w:rsid w:val="000F6C64"/>
    <w:rsid w:val="000F7E22"/>
    <w:rsid w:val="001104F3"/>
    <w:rsid w:val="00112EEB"/>
    <w:rsid w:val="001173FF"/>
    <w:rsid w:val="0012563A"/>
    <w:rsid w:val="001264DE"/>
    <w:rsid w:val="001313A7"/>
    <w:rsid w:val="0013276F"/>
    <w:rsid w:val="0013621E"/>
    <w:rsid w:val="0013642E"/>
    <w:rsid w:val="00142EFE"/>
    <w:rsid w:val="00152A23"/>
    <w:rsid w:val="00162CB7"/>
    <w:rsid w:val="001665C9"/>
    <w:rsid w:val="00166F32"/>
    <w:rsid w:val="001679A2"/>
    <w:rsid w:val="001706D1"/>
    <w:rsid w:val="00171E5B"/>
    <w:rsid w:val="00171F94"/>
    <w:rsid w:val="001722DB"/>
    <w:rsid w:val="001746C4"/>
    <w:rsid w:val="00175D4E"/>
    <w:rsid w:val="0017668A"/>
    <w:rsid w:val="001766FE"/>
    <w:rsid w:val="001771E7"/>
    <w:rsid w:val="00177E16"/>
    <w:rsid w:val="0018144C"/>
    <w:rsid w:val="001911FF"/>
    <w:rsid w:val="00192006"/>
    <w:rsid w:val="00193180"/>
    <w:rsid w:val="00196792"/>
    <w:rsid w:val="001B1519"/>
    <w:rsid w:val="001B286F"/>
    <w:rsid w:val="001B2E2D"/>
    <w:rsid w:val="001B5CD2"/>
    <w:rsid w:val="001C0BEE"/>
    <w:rsid w:val="001C1E49"/>
    <w:rsid w:val="001C27C1"/>
    <w:rsid w:val="001C2A98"/>
    <w:rsid w:val="001C4D95"/>
    <w:rsid w:val="001D2BBB"/>
    <w:rsid w:val="001D3D7D"/>
    <w:rsid w:val="001D3FFF"/>
    <w:rsid w:val="001D625F"/>
    <w:rsid w:val="001D68A4"/>
    <w:rsid w:val="001D7576"/>
    <w:rsid w:val="001E0E3F"/>
    <w:rsid w:val="001E14A0"/>
    <w:rsid w:val="001E270D"/>
    <w:rsid w:val="001E7376"/>
    <w:rsid w:val="001F225C"/>
    <w:rsid w:val="00201CFA"/>
    <w:rsid w:val="0020220D"/>
    <w:rsid w:val="00202448"/>
    <w:rsid w:val="00202D15"/>
    <w:rsid w:val="00205B3F"/>
    <w:rsid w:val="00212EAE"/>
    <w:rsid w:val="00214BEE"/>
    <w:rsid w:val="0021758B"/>
    <w:rsid w:val="002205B8"/>
    <w:rsid w:val="00225720"/>
    <w:rsid w:val="002259E5"/>
    <w:rsid w:val="00226140"/>
    <w:rsid w:val="002274F3"/>
    <w:rsid w:val="0023094C"/>
    <w:rsid w:val="00233153"/>
    <w:rsid w:val="0023445F"/>
    <w:rsid w:val="00234BE3"/>
    <w:rsid w:val="00235A90"/>
    <w:rsid w:val="002373F6"/>
    <w:rsid w:val="00241E48"/>
    <w:rsid w:val="0024214E"/>
    <w:rsid w:val="00242623"/>
    <w:rsid w:val="00244553"/>
    <w:rsid w:val="00250558"/>
    <w:rsid w:val="002605D1"/>
    <w:rsid w:val="00260652"/>
    <w:rsid w:val="00261F25"/>
    <w:rsid w:val="002648A9"/>
    <w:rsid w:val="0026536F"/>
    <w:rsid w:val="0026553C"/>
    <w:rsid w:val="0026741F"/>
    <w:rsid w:val="00267DD5"/>
    <w:rsid w:val="002710C9"/>
    <w:rsid w:val="00274A0A"/>
    <w:rsid w:val="00277593"/>
    <w:rsid w:val="00280909"/>
    <w:rsid w:val="00280918"/>
    <w:rsid w:val="00282AF6"/>
    <w:rsid w:val="0028596A"/>
    <w:rsid w:val="00287085"/>
    <w:rsid w:val="00290AF9"/>
    <w:rsid w:val="002967CF"/>
    <w:rsid w:val="00297788"/>
    <w:rsid w:val="002A1120"/>
    <w:rsid w:val="002A3285"/>
    <w:rsid w:val="002A3843"/>
    <w:rsid w:val="002A484B"/>
    <w:rsid w:val="002A64A6"/>
    <w:rsid w:val="002B2849"/>
    <w:rsid w:val="002B3301"/>
    <w:rsid w:val="002C2339"/>
    <w:rsid w:val="002C47D4"/>
    <w:rsid w:val="002C6788"/>
    <w:rsid w:val="002D0F38"/>
    <w:rsid w:val="002D77E3"/>
    <w:rsid w:val="002E0893"/>
    <w:rsid w:val="002E7563"/>
    <w:rsid w:val="002E76D6"/>
    <w:rsid w:val="002F2859"/>
    <w:rsid w:val="002F6E3C"/>
    <w:rsid w:val="0030117D"/>
    <w:rsid w:val="00301F30"/>
    <w:rsid w:val="003038FD"/>
    <w:rsid w:val="00303C87"/>
    <w:rsid w:val="00306197"/>
    <w:rsid w:val="003108E5"/>
    <w:rsid w:val="003120CB"/>
    <w:rsid w:val="00312CD0"/>
    <w:rsid w:val="00320153"/>
    <w:rsid w:val="00320367"/>
    <w:rsid w:val="00322871"/>
    <w:rsid w:val="00326FB3"/>
    <w:rsid w:val="00330E1A"/>
    <w:rsid w:val="003316D4"/>
    <w:rsid w:val="00333822"/>
    <w:rsid w:val="00333F5F"/>
    <w:rsid w:val="00333F7B"/>
    <w:rsid w:val="00336715"/>
    <w:rsid w:val="003401EC"/>
    <w:rsid w:val="00340DFD"/>
    <w:rsid w:val="00344954"/>
    <w:rsid w:val="00350CD7"/>
    <w:rsid w:val="00356A08"/>
    <w:rsid w:val="00360C17"/>
    <w:rsid w:val="003621C6"/>
    <w:rsid w:val="003622B8"/>
    <w:rsid w:val="00366B76"/>
    <w:rsid w:val="00370FE5"/>
    <w:rsid w:val="00373051"/>
    <w:rsid w:val="00373B8F"/>
    <w:rsid w:val="00376D95"/>
    <w:rsid w:val="00377FBB"/>
    <w:rsid w:val="00385140"/>
    <w:rsid w:val="003857B7"/>
    <w:rsid w:val="00393CC7"/>
    <w:rsid w:val="00396FB0"/>
    <w:rsid w:val="003971F7"/>
    <w:rsid w:val="003A07BD"/>
    <w:rsid w:val="003A16FC"/>
    <w:rsid w:val="003A4FCD"/>
    <w:rsid w:val="003B0944"/>
    <w:rsid w:val="003B1593"/>
    <w:rsid w:val="003B4381"/>
    <w:rsid w:val="003C0818"/>
    <w:rsid w:val="003C1043"/>
    <w:rsid w:val="003C1A30"/>
    <w:rsid w:val="003C6779"/>
    <w:rsid w:val="003D2998"/>
    <w:rsid w:val="003D2F0A"/>
    <w:rsid w:val="003D3891"/>
    <w:rsid w:val="003D5D84"/>
    <w:rsid w:val="003E0F4F"/>
    <w:rsid w:val="003E18AC"/>
    <w:rsid w:val="003E210B"/>
    <w:rsid w:val="003E2A12"/>
    <w:rsid w:val="003E3384"/>
    <w:rsid w:val="003E3CA4"/>
    <w:rsid w:val="003E548E"/>
    <w:rsid w:val="00401A3E"/>
    <w:rsid w:val="00407EC8"/>
    <w:rsid w:val="0041110A"/>
    <w:rsid w:val="00411624"/>
    <w:rsid w:val="004148E1"/>
    <w:rsid w:val="00414CFA"/>
    <w:rsid w:val="00415EC0"/>
    <w:rsid w:val="00420406"/>
    <w:rsid w:val="00420BE9"/>
    <w:rsid w:val="00422BE3"/>
    <w:rsid w:val="00423AD8"/>
    <w:rsid w:val="00423FDD"/>
    <w:rsid w:val="00424267"/>
    <w:rsid w:val="00424C85"/>
    <w:rsid w:val="004260BD"/>
    <w:rsid w:val="0043012F"/>
    <w:rsid w:val="00430F1F"/>
    <w:rsid w:val="004326EA"/>
    <w:rsid w:val="004329DC"/>
    <w:rsid w:val="0044434C"/>
    <w:rsid w:val="0044456B"/>
    <w:rsid w:val="00447BD1"/>
    <w:rsid w:val="004507F3"/>
    <w:rsid w:val="00450AF4"/>
    <w:rsid w:val="00454EB5"/>
    <w:rsid w:val="00456A57"/>
    <w:rsid w:val="004607DE"/>
    <w:rsid w:val="004671C7"/>
    <w:rsid w:val="00472F4D"/>
    <w:rsid w:val="004730BF"/>
    <w:rsid w:val="00474DCB"/>
    <w:rsid w:val="0047535C"/>
    <w:rsid w:val="004762F6"/>
    <w:rsid w:val="0048187C"/>
    <w:rsid w:val="00485870"/>
    <w:rsid w:val="00485FE8"/>
    <w:rsid w:val="00492473"/>
    <w:rsid w:val="00492EB5"/>
    <w:rsid w:val="00494E3D"/>
    <w:rsid w:val="00494F77"/>
    <w:rsid w:val="00497721"/>
    <w:rsid w:val="004A0229"/>
    <w:rsid w:val="004A2754"/>
    <w:rsid w:val="004A35D2"/>
    <w:rsid w:val="004A71E4"/>
    <w:rsid w:val="004B2F00"/>
    <w:rsid w:val="004B6845"/>
    <w:rsid w:val="004B6E31"/>
    <w:rsid w:val="004C1D66"/>
    <w:rsid w:val="004C31D7"/>
    <w:rsid w:val="004C394B"/>
    <w:rsid w:val="004C4AD2"/>
    <w:rsid w:val="004C6981"/>
    <w:rsid w:val="004D1F21"/>
    <w:rsid w:val="004D268C"/>
    <w:rsid w:val="004D59D8"/>
    <w:rsid w:val="004D5DA1"/>
    <w:rsid w:val="004E150F"/>
    <w:rsid w:val="004E1DCA"/>
    <w:rsid w:val="004E23A1"/>
    <w:rsid w:val="004E3489"/>
    <w:rsid w:val="004E358A"/>
    <w:rsid w:val="004E3AFA"/>
    <w:rsid w:val="004E6588"/>
    <w:rsid w:val="004F0307"/>
    <w:rsid w:val="004F2742"/>
    <w:rsid w:val="004F6729"/>
    <w:rsid w:val="00502A0A"/>
    <w:rsid w:val="00507C50"/>
    <w:rsid w:val="0051389D"/>
    <w:rsid w:val="00514390"/>
    <w:rsid w:val="00514D40"/>
    <w:rsid w:val="005176C1"/>
    <w:rsid w:val="00517C3A"/>
    <w:rsid w:val="00527BF4"/>
    <w:rsid w:val="005324BE"/>
    <w:rsid w:val="00534F6C"/>
    <w:rsid w:val="0053569D"/>
    <w:rsid w:val="00535994"/>
    <w:rsid w:val="0053646D"/>
    <w:rsid w:val="00540AAD"/>
    <w:rsid w:val="00543EC1"/>
    <w:rsid w:val="00546275"/>
    <w:rsid w:val="00546458"/>
    <w:rsid w:val="0055087C"/>
    <w:rsid w:val="00553413"/>
    <w:rsid w:val="00555983"/>
    <w:rsid w:val="00560E31"/>
    <w:rsid w:val="00561BDA"/>
    <w:rsid w:val="005715CD"/>
    <w:rsid w:val="00581B23"/>
    <w:rsid w:val="0058219C"/>
    <w:rsid w:val="0058707F"/>
    <w:rsid w:val="00591DBD"/>
    <w:rsid w:val="00593012"/>
    <w:rsid w:val="005931FE"/>
    <w:rsid w:val="00593741"/>
    <w:rsid w:val="005A0028"/>
    <w:rsid w:val="005A0ACC"/>
    <w:rsid w:val="005B0072"/>
    <w:rsid w:val="005B0732"/>
    <w:rsid w:val="005B38A0"/>
    <w:rsid w:val="005B42EB"/>
    <w:rsid w:val="005B491C"/>
    <w:rsid w:val="005B4DBF"/>
    <w:rsid w:val="005B5DE2"/>
    <w:rsid w:val="005B674C"/>
    <w:rsid w:val="005C24F2"/>
    <w:rsid w:val="005C3F5C"/>
    <w:rsid w:val="005C7561"/>
    <w:rsid w:val="005D1E57"/>
    <w:rsid w:val="005D2F57"/>
    <w:rsid w:val="005D34F6"/>
    <w:rsid w:val="005D4F1A"/>
    <w:rsid w:val="005E1884"/>
    <w:rsid w:val="005E1A21"/>
    <w:rsid w:val="005E3F94"/>
    <w:rsid w:val="005F0BEA"/>
    <w:rsid w:val="005F2619"/>
    <w:rsid w:val="005F373A"/>
    <w:rsid w:val="005F4F87"/>
    <w:rsid w:val="005F6B0E"/>
    <w:rsid w:val="005F760E"/>
    <w:rsid w:val="005F7B1D"/>
    <w:rsid w:val="005F7EED"/>
    <w:rsid w:val="0060222A"/>
    <w:rsid w:val="006070C4"/>
    <w:rsid w:val="006108D1"/>
    <w:rsid w:val="00610C21"/>
    <w:rsid w:val="00611907"/>
    <w:rsid w:val="00613116"/>
    <w:rsid w:val="00617229"/>
    <w:rsid w:val="006202A6"/>
    <w:rsid w:val="0062054B"/>
    <w:rsid w:val="00621C4E"/>
    <w:rsid w:val="00624EAE"/>
    <w:rsid w:val="006305D7"/>
    <w:rsid w:val="00632F63"/>
    <w:rsid w:val="00633A01"/>
    <w:rsid w:val="00633B97"/>
    <w:rsid w:val="006341F7"/>
    <w:rsid w:val="00634585"/>
    <w:rsid w:val="00635014"/>
    <w:rsid w:val="006369CE"/>
    <w:rsid w:val="006411CA"/>
    <w:rsid w:val="00644033"/>
    <w:rsid w:val="0064605E"/>
    <w:rsid w:val="00651FB4"/>
    <w:rsid w:val="00654F7E"/>
    <w:rsid w:val="0065544D"/>
    <w:rsid w:val="006619C8"/>
    <w:rsid w:val="00667284"/>
    <w:rsid w:val="006710A6"/>
    <w:rsid w:val="00671710"/>
    <w:rsid w:val="00673414"/>
    <w:rsid w:val="00676079"/>
    <w:rsid w:val="00676ECD"/>
    <w:rsid w:val="00677D0A"/>
    <w:rsid w:val="0068185F"/>
    <w:rsid w:val="00684304"/>
    <w:rsid w:val="006977FA"/>
    <w:rsid w:val="006A01CF"/>
    <w:rsid w:val="006A4CA2"/>
    <w:rsid w:val="006A60DD"/>
    <w:rsid w:val="006A65B3"/>
    <w:rsid w:val="006B0679"/>
    <w:rsid w:val="006B074C"/>
    <w:rsid w:val="006B2116"/>
    <w:rsid w:val="006B3B84"/>
    <w:rsid w:val="006B4A98"/>
    <w:rsid w:val="006B4E7C"/>
    <w:rsid w:val="006B5D8C"/>
    <w:rsid w:val="006B72D4"/>
    <w:rsid w:val="006C11CC"/>
    <w:rsid w:val="006C1AEB"/>
    <w:rsid w:val="006C57FE"/>
    <w:rsid w:val="006C668E"/>
    <w:rsid w:val="006E168D"/>
    <w:rsid w:val="006E4B63"/>
    <w:rsid w:val="006F06E4"/>
    <w:rsid w:val="006F7B41"/>
    <w:rsid w:val="00702B5D"/>
    <w:rsid w:val="00703ED2"/>
    <w:rsid w:val="0070692C"/>
    <w:rsid w:val="00707B8D"/>
    <w:rsid w:val="00711971"/>
    <w:rsid w:val="00713636"/>
    <w:rsid w:val="00714B8C"/>
    <w:rsid w:val="00714FCA"/>
    <w:rsid w:val="0071675D"/>
    <w:rsid w:val="00717736"/>
    <w:rsid w:val="00720865"/>
    <w:rsid w:val="007228B7"/>
    <w:rsid w:val="00732B47"/>
    <w:rsid w:val="0073421E"/>
    <w:rsid w:val="00735CF5"/>
    <w:rsid w:val="00737904"/>
    <w:rsid w:val="0074063A"/>
    <w:rsid w:val="00742AA4"/>
    <w:rsid w:val="00743BA1"/>
    <w:rsid w:val="007459B1"/>
    <w:rsid w:val="00745F1E"/>
    <w:rsid w:val="007515FE"/>
    <w:rsid w:val="00751BDE"/>
    <w:rsid w:val="007601D0"/>
    <w:rsid w:val="007603BB"/>
    <w:rsid w:val="0076109D"/>
    <w:rsid w:val="00767107"/>
    <w:rsid w:val="00773617"/>
    <w:rsid w:val="00773BFD"/>
    <w:rsid w:val="007743B3"/>
    <w:rsid w:val="00774490"/>
    <w:rsid w:val="007811BE"/>
    <w:rsid w:val="007819FF"/>
    <w:rsid w:val="0078359A"/>
    <w:rsid w:val="0078360C"/>
    <w:rsid w:val="00784A4C"/>
    <w:rsid w:val="00784BC6"/>
    <w:rsid w:val="0078523D"/>
    <w:rsid w:val="00790707"/>
    <w:rsid w:val="0079136B"/>
    <w:rsid w:val="00791C8B"/>
    <w:rsid w:val="007931DF"/>
    <w:rsid w:val="007A0172"/>
    <w:rsid w:val="007A1804"/>
    <w:rsid w:val="007A2511"/>
    <w:rsid w:val="007A260E"/>
    <w:rsid w:val="007A4D4C"/>
    <w:rsid w:val="007A4DD6"/>
    <w:rsid w:val="007A5CB9"/>
    <w:rsid w:val="007B20AE"/>
    <w:rsid w:val="007B3291"/>
    <w:rsid w:val="007B6B07"/>
    <w:rsid w:val="007B6D43"/>
    <w:rsid w:val="007B749A"/>
    <w:rsid w:val="007B7C6E"/>
    <w:rsid w:val="007D071A"/>
    <w:rsid w:val="007D44D7"/>
    <w:rsid w:val="007D4CE3"/>
    <w:rsid w:val="007D621A"/>
    <w:rsid w:val="007E058A"/>
    <w:rsid w:val="007E2887"/>
    <w:rsid w:val="007E5278"/>
    <w:rsid w:val="007E749C"/>
    <w:rsid w:val="007F1B5C"/>
    <w:rsid w:val="007F4B81"/>
    <w:rsid w:val="007F56CD"/>
    <w:rsid w:val="00801257"/>
    <w:rsid w:val="00803B0A"/>
    <w:rsid w:val="00804DED"/>
    <w:rsid w:val="00805B96"/>
    <w:rsid w:val="008105BE"/>
    <w:rsid w:val="008115A5"/>
    <w:rsid w:val="00811D46"/>
    <w:rsid w:val="0081415D"/>
    <w:rsid w:val="00820229"/>
    <w:rsid w:val="00821802"/>
    <w:rsid w:val="00822448"/>
    <w:rsid w:val="00822ABE"/>
    <w:rsid w:val="008244D1"/>
    <w:rsid w:val="00827F51"/>
    <w:rsid w:val="0083104E"/>
    <w:rsid w:val="008343BE"/>
    <w:rsid w:val="00834450"/>
    <w:rsid w:val="00836535"/>
    <w:rsid w:val="00840FB4"/>
    <w:rsid w:val="008410B2"/>
    <w:rsid w:val="008500A0"/>
    <w:rsid w:val="008524E5"/>
    <w:rsid w:val="0085351C"/>
    <w:rsid w:val="0085435A"/>
    <w:rsid w:val="008549CA"/>
    <w:rsid w:val="008554B3"/>
    <w:rsid w:val="008556C3"/>
    <w:rsid w:val="0085687C"/>
    <w:rsid w:val="00863824"/>
    <w:rsid w:val="008706C5"/>
    <w:rsid w:val="00870EF3"/>
    <w:rsid w:val="00871C85"/>
    <w:rsid w:val="00873707"/>
    <w:rsid w:val="00874B20"/>
    <w:rsid w:val="008757C6"/>
    <w:rsid w:val="008763E1"/>
    <w:rsid w:val="0087775C"/>
    <w:rsid w:val="00877EC8"/>
    <w:rsid w:val="00880F36"/>
    <w:rsid w:val="00881A4B"/>
    <w:rsid w:val="00885530"/>
    <w:rsid w:val="00886DB9"/>
    <w:rsid w:val="008910D1"/>
    <w:rsid w:val="0089296C"/>
    <w:rsid w:val="00896ABD"/>
    <w:rsid w:val="00897AB6"/>
    <w:rsid w:val="008A3380"/>
    <w:rsid w:val="008A6870"/>
    <w:rsid w:val="008A7A9C"/>
    <w:rsid w:val="008B1B99"/>
    <w:rsid w:val="008B5218"/>
    <w:rsid w:val="008B7102"/>
    <w:rsid w:val="008B78CF"/>
    <w:rsid w:val="008C3B7D"/>
    <w:rsid w:val="008C6202"/>
    <w:rsid w:val="008D0F90"/>
    <w:rsid w:val="008D3715"/>
    <w:rsid w:val="008D5465"/>
    <w:rsid w:val="008D5E61"/>
    <w:rsid w:val="008D7EB7"/>
    <w:rsid w:val="008D7EC5"/>
    <w:rsid w:val="008E3684"/>
    <w:rsid w:val="008E57F5"/>
    <w:rsid w:val="008E7606"/>
    <w:rsid w:val="008F01B5"/>
    <w:rsid w:val="008F1DAA"/>
    <w:rsid w:val="008F3EBD"/>
    <w:rsid w:val="008F60B2"/>
    <w:rsid w:val="008F7C41"/>
    <w:rsid w:val="00900F58"/>
    <w:rsid w:val="009031E2"/>
    <w:rsid w:val="0091276C"/>
    <w:rsid w:val="009165AC"/>
    <w:rsid w:val="00916FFC"/>
    <w:rsid w:val="0092053F"/>
    <w:rsid w:val="0092340A"/>
    <w:rsid w:val="009238B1"/>
    <w:rsid w:val="0092753A"/>
    <w:rsid w:val="009313D9"/>
    <w:rsid w:val="00935B7F"/>
    <w:rsid w:val="00941293"/>
    <w:rsid w:val="00946372"/>
    <w:rsid w:val="00950C17"/>
    <w:rsid w:val="00951FAF"/>
    <w:rsid w:val="00954740"/>
    <w:rsid w:val="00955AE5"/>
    <w:rsid w:val="00962E71"/>
    <w:rsid w:val="00963ABC"/>
    <w:rsid w:val="00965D21"/>
    <w:rsid w:val="00966588"/>
    <w:rsid w:val="00967764"/>
    <w:rsid w:val="00970B0E"/>
    <w:rsid w:val="00970BB9"/>
    <w:rsid w:val="00972559"/>
    <w:rsid w:val="009726EE"/>
    <w:rsid w:val="00972CDE"/>
    <w:rsid w:val="009733DD"/>
    <w:rsid w:val="0097532B"/>
    <w:rsid w:val="00975573"/>
    <w:rsid w:val="00975DDE"/>
    <w:rsid w:val="00976D03"/>
    <w:rsid w:val="00977B30"/>
    <w:rsid w:val="00982F41"/>
    <w:rsid w:val="00985090"/>
    <w:rsid w:val="00985BA7"/>
    <w:rsid w:val="00987710"/>
    <w:rsid w:val="009904AB"/>
    <w:rsid w:val="00995688"/>
    <w:rsid w:val="009958A6"/>
    <w:rsid w:val="00996456"/>
    <w:rsid w:val="009A04F5"/>
    <w:rsid w:val="009A15EF"/>
    <w:rsid w:val="009A38A5"/>
    <w:rsid w:val="009A5B73"/>
    <w:rsid w:val="009A6930"/>
    <w:rsid w:val="009B118B"/>
    <w:rsid w:val="009B1737"/>
    <w:rsid w:val="009B3D4B"/>
    <w:rsid w:val="009B5B99"/>
    <w:rsid w:val="009B6EFC"/>
    <w:rsid w:val="009C1F19"/>
    <w:rsid w:val="009C1FD0"/>
    <w:rsid w:val="009C2DF8"/>
    <w:rsid w:val="009C31BF"/>
    <w:rsid w:val="009C68B7"/>
    <w:rsid w:val="009C719C"/>
    <w:rsid w:val="009D0834"/>
    <w:rsid w:val="009D0A1E"/>
    <w:rsid w:val="009D2695"/>
    <w:rsid w:val="009D2AE3"/>
    <w:rsid w:val="009D52BC"/>
    <w:rsid w:val="009D7D0A"/>
    <w:rsid w:val="009E0727"/>
    <w:rsid w:val="009E09D9"/>
    <w:rsid w:val="009E4733"/>
    <w:rsid w:val="009F01B1"/>
    <w:rsid w:val="009F0DBB"/>
    <w:rsid w:val="009F2EE6"/>
    <w:rsid w:val="009F3887"/>
    <w:rsid w:val="009F659A"/>
    <w:rsid w:val="009F732B"/>
    <w:rsid w:val="00A01FE0"/>
    <w:rsid w:val="00A06945"/>
    <w:rsid w:val="00A10656"/>
    <w:rsid w:val="00A113C0"/>
    <w:rsid w:val="00A12FA6"/>
    <w:rsid w:val="00A1339B"/>
    <w:rsid w:val="00A14ABA"/>
    <w:rsid w:val="00A24CB6"/>
    <w:rsid w:val="00A261F0"/>
    <w:rsid w:val="00A26CD2"/>
    <w:rsid w:val="00A27667"/>
    <w:rsid w:val="00A30328"/>
    <w:rsid w:val="00A320CE"/>
    <w:rsid w:val="00A32979"/>
    <w:rsid w:val="00A34A67"/>
    <w:rsid w:val="00A37462"/>
    <w:rsid w:val="00A459E1"/>
    <w:rsid w:val="00A46AC4"/>
    <w:rsid w:val="00A52296"/>
    <w:rsid w:val="00A532F1"/>
    <w:rsid w:val="00A55661"/>
    <w:rsid w:val="00A57E29"/>
    <w:rsid w:val="00A60842"/>
    <w:rsid w:val="00A61B70"/>
    <w:rsid w:val="00A61FA8"/>
    <w:rsid w:val="00A637F4"/>
    <w:rsid w:val="00A64DF2"/>
    <w:rsid w:val="00A65485"/>
    <w:rsid w:val="00A66A72"/>
    <w:rsid w:val="00A66E05"/>
    <w:rsid w:val="00A70753"/>
    <w:rsid w:val="00A712D2"/>
    <w:rsid w:val="00A802B6"/>
    <w:rsid w:val="00A82C8A"/>
    <w:rsid w:val="00A8346B"/>
    <w:rsid w:val="00A84094"/>
    <w:rsid w:val="00A852FF"/>
    <w:rsid w:val="00A87337"/>
    <w:rsid w:val="00A90C97"/>
    <w:rsid w:val="00A92DDC"/>
    <w:rsid w:val="00A93281"/>
    <w:rsid w:val="00A960C8"/>
    <w:rsid w:val="00A96604"/>
    <w:rsid w:val="00AA03DF"/>
    <w:rsid w:val="00AA1B4F"/>
    <w:rsid w:val="00AA21D8"/>
    <w:rsid w:val="00AA26DC"/>
    <w:rsid w:val="00AA271A"/>
    <w:rsid w:val="00AA3270"/>
    <w:rsid w:val="00AA54F3"/>
    <w:rsid w:val="00AA6B43"/>
    <w:rsid w:val="00AA720D"/>
    <w:rsid w:val="00AB367A"/>
    <w:rsid w:val="00AC01D1"/>
    <w:rsid w:val="00AC0AB2"/>
    <w:rsid w:val="00AC0E9F"/>
    <w:rsid w:val="00AC308D"/>
    <w:rsid w:val="00AC52A5"/>
    <w:rsid w:val="00AC6EFD"/>
    <w:rsid w:val="00AC7151"/>
    <w:rsid w:val="00AD460A"/>
    <w:rsid w:val="00AD6A05"/>
    <w:rsid w:val="00AD7248"/>
    <w:rsid w:val="00AD7D37"/>
    <w:rsid w:val="00AE118B"/>
    <w:rsid w:val="00AE272B"/>
    <w:rsid w:val="00AE3E3A"/>
    <w:rsid w:val="00AE77B4"/>
    <w:rsid w:val="00AE7C1A"/>
    <w:rsid w:val="00AE7DF8"/>
    <w:rsid w:val="00AF0D9C"/>
    <w:rsid w:val="00AF13AB"/>
    <w:rsid w:val="00AF1D36"/>
    <w:rsid w:val="00AF280B"/>
    <w:rsid w:val="00AF5F75"/>
    <w:rsid w:val="00AF6001"/>
    <w:rsid w:val="00B01A16"/>
    <w:rsid w:val="00B05A32"/>
    <w:rsid w:val="00B07F45"/>
    <w:rsid w:val="00B1021A"/>
    <w:rsid w:val="00B10969"/>
    <w:rsid w:val="00B1481A"/>
    <w:rsid w:val="00B15A1F"/>
    <w:rsid w:val="00B15FE9"/>
    <w:rsid w:val="00B20CD2"/>
    <w:rsid w:val="00B2148A"/>
    <w:rsid w:val="00B220C2"/>
    <w:rsid w:val="00B25B32"/>
    <w:rsid w:val="00B32616"/>
    <w:rsid w:val="00B36C42"/>
    <w:rsid w:val="00B42EA7"/>
    <w:rsid w:val="00B51845"/>
    <w:rsid w:val="00B51923"/>
    <w:rsid w:val="00B5337C"/>
    <w:rsid w:val="00B53FDE"/>
    <w:rsid w:val="00B56397"/>
    <w:rsid w:val="00B571DA"/>
    <w:rsid w:val="00B57A1B"/>
    <w:rsid w:val="00B6027B"/>
    <w:rsid w:val="00B61E57"/>
    <w:rsid w:val="00B63138"/>
    <w:rsid w:val="00B6336E"/>
    <w:rsid w:val="00B636C8"/>
    <w:rsid w:val="00B65CAE"/>
    <w:rsid w:val="00B65EDB"/>
    <w:rsid w:val="00B67AFF"/>
    <w:rsid w:val="00B701E4"/>
    <w:rsid w:val="00B70B59"/>
    <w:rsid w:val="00B73657"/>
    <w:rsid w:val="00B739B3"/>
    <w:rsid w:val="00B74085"/>
    <w:rsid w:val="00B7430B"/>
    <w:rsid w:val="00B7720D"/>
    <w:rsid w:val="00B80EC7"/>
    <w:rsid w:val="00B81B15"/>
    <w:rsid w:val="00B85E96"/>
    <w:rsid w:val="00B915AE"/>
    <w:rsid w:val="00B92484"/>
    <w:rsid w:val="00BA1735"/>
    <w:rsid w:val="00BA19FA"/>
    <w:rsid w:val="00BA4288"/>
    <w:rsid w:val="00BA4433"/>
    <w:rsid w:val="00BB0902"/>
    <w:rsid w:val="00BB1F9C"/>
    <w:rsid w:val="00BB399B"/>
    <w:rsid w:val="00BB48E5"/>
    <w:rsid w:val="00BB5607"/>
    <w:rsid w:val="00BB5717"/>
    <w:rsid w:val="00BB5ACA"/>
    <w:rsid w:val="00BB627F"/>
    <w:rsid w:val="00BC0C17"/>
    <w:rsid w:val="00BC3823"/>
    <w:rsid w:val="00BC5841"/>
    <w:rsid w:val="00BD2EF0"/>
    <w:rsid w:val="00BD2EFC"/>
    <w:rsid w:val="00BD44F9"/>
    <w:rsid w:val="00BD60B4"/>
    <w:rsid w:val="00BD796B"/>
    <w:rsid w:val="00BE40C0"/>
    <w:rsid w:val="00BE5F4A"/>
    <w:rsid w:val="00BE7AEF"/>
    <w:rsid w:val="00BF09B0"/>
    <w:rsid w:val="00BF1544"/>
    <w:rsid w:val="00BF1B53"/>
    <w:rsid w:val="00BF246D"/>
    <w:rsid w:val="00BF2682"/>
    <w:rsid w:val="00BF293E"/>
    <w:rsid w:val="00C006BB"/>
    <w:rsid w:val="00C06F06"/>
    <w:rsid w:val="00C10D6C"/>
    <w:rsid w:val="00C20FAD"/>
    <w:rsid w:val="00C22412"/>
    <w:rsid w:val="00C2375F"/>
    <w:rsid w:val="00C23F89"/>
    <w:rsid w:val="00C247CB"/>
    <w:rsid w:val="00C24AA5"/>
    <w:rsid w:val="00C274DC"/>
    <w:rsid w:val="00C32E66"/>
    <w:rsid w:val="00C3355F"/>
    <w:rsid w:val="00C33A04"/>
    <w:rsid w:val="00C3569A"/>
    <w:rsid w:val="00C4070F"/>
    <w:rsid w:val="00C41A5A"/>
    <w:rsid w:val="00C43F48"/>
    <w:rsid w:val="00C448FF"/>
    <w:rsid w:val="00C45E57"/>
    <w:rsid w:val="00C52F29"/>
    <w:rsid w:val="00C56CE6"/>
    <w:rsid w:val="00C5745F"/>
    <w:rsid w:val="00C60005"/>
    <w:rsid w:val="00C61A98"/>
    <w:rsid w:val="00C63201"/>
    <w:rsid w:val="00C64416"/>
    <w:rsid w:val="00C64E62"/>
    <w:rsid w:val="00C651D5"/>
    <w:rsid w:val="00C65CCC"/>
    <w:rsid w:val="00C71AC3"/>
    <w:rsid w:val="00C73272"/>
    <w:rsid w:val="00C7618F"/>
    <w:rsid w:val="00C765A9"/>
    <w:rsid w:val="00C81157"/>
    <w:rsid w:val="00C8162D"/>
    <w:rsid w:val="00C830BB"/>
    <w:rsid w:val="00C83A0B"/>
    <w:rsid w:val="00C842D0"/>
    <w:rsid w:val="00C84ED1"/>
    <w:rsid w:val="00C863CC"/>
    <w:rsid w:val="00C87677"/>
    <w:rsid w:val="00C9038F"/>
    <w:rsid w:val="00C92AAB"/>
    <w:rsid w:val="00C95D4C"/>
    <w:rsid w:val="00C9637F"/>
    <w:rsid w:val="00C9708A"/>
    <w:rsid w:val="00CA2435"/>
    <w:rsid w:val="00CA4068"/>
    <w:rsid w:val="00CA67F4"/>
    <w:rsid w:val="00CB37F8"/>
    <w:rsid w:val="00CB7DC3"/>
    <w:rsid w:val="00CC5BE1"/>
    <w:rsid w:val="00CC75A2"/>
    <w:rsid w:val="00CC7A18"/>
    <w:rsid w:val="00CD0E2F"/>
    <w:rsid w:val="00CD1D49"/>
    <w:rsid w:val="00CD2F20"/>
    <w:rsid w:val="00CD307C"/>
    <w:rsid w:val="00CD5200"/>
    <w:rsid w:val="00CD6B20"/>
    <w:rsid w:val="00CE1339"/>
    <w:rsid w:val="00CE61CC"/>
    <w:rsid w:val="00CE6E42"/>
    <w:rsid w:val="00CF20B7"/>
    <w:rsid w:val="00CF2E55"/>
    <w:rsid w:val="00CF5B04"/>
    <w:rsid w:val="00CF6692"/>
    <w:rsid w:val="00CF7441"/>
    <w:rsid w:val="00D00D16"/>
    <w:rsid w:val="00D02E87"/>
    <w:rsid w:val="00D03C6C"/>
    <w:rsid w:val="00D03D4D"/>
    <w:rsid w:val="00D04760"/>
    <w:rsid w:val="00D04A95"/>
    <w:rsid w:val="00D061DD"/>
    <w:rsid w:val="00D06288"/>
    <w:rsid w:val="00D068C7"/>
    <w:rsid w:val="00D128A4"/>
    <w:rsid w:val="00D147C8"/>
    <w:rsid w:val="00D15131"/>
    <w:rsid w:val="00D16FA2"/>
    <w:rsid w:val="00D20954"/>
    <w:rsid w:val="00D21C39"/>
    <w:rsid w:val="00D21FC6"/>
    <w:rsid w:val="00D2243A"/>
    <w:rsid w:val="00D33393"/>
    <w:rsid w:val="00D33D36"/>
    <w:rsid w:val="00D34D94"/>
    <w:rsid w:val="00D37156"/>
    <w:rsid w:val="00D409E2"/>
    <w:rsid w:val="00D427D7"/>
    <w:rsid w:val="00D44E62"/>
    <w:rsid w:val="00D51570"/>
    <w:rsid w:val="00D556AD"/>
    <w:rsid w:val="00D60381"/>
    <w:rsid w:val="00D616DE"/>
    <w:rsid w:val="00D62201"/>
    <w:rsid w:val="00D651D1"/>
    <w:rsid w:val="00D717BB"/>
    <w:rsid w:val="00D7226B"/>
    <w:rsid w:val="00D72707"/>
    <w:rsid w:val="00D74EFA"/>
    <w:rsid w:val="00D75A9C"/>
    <w:rsid w:val="00D829C8"/>
    <w:rsid w:val="00D86EB8"/>
    <w:rsid w:val="00D876AF"/>
    <w:rsid w:val="00D906C0"/>
    <w:rsid w:val="00D90871"/>
    <w:rsid w:val="00D9155F"/>
    <w:rsid w:val="00D9403F"/>
    <w:rsid w:val="00D959B4"/>
    <w:rsid w:val="00DA3691"/>
    <w:rsid w:val="00DA44DE"/>
    <w:rsid w:val="00DA5EF8"/>
    <w:rsid w:val="00DB5FEA"/>
    <w:rsid w:val="00DB620A"/>
    <w:rsid w:val="00DC0C66"/>
    <w:rsid w:val="00DC3832"/>
    <w:rsid w:val="00DC7A51"/>
    <w:rsid w:val="00DD2185"/>
    <w:rsid w:val="00DD2D89"/>
    <w:rsid w:val="00DD3B1E"/>
    <w:rsid w:val="00DD5378"/>
    <w:rsid w:val="00DE5B5F"/>
    <w:rsid w:val="00DF614E"/>
    <w:rsid w:val="00E00696"/>
    <w:rsid w:val="00E03651"/>
    <w:rsid w:val="00E03808"/>
    <w:rsid w:val="00E05A7C"/>
    <w:rsid w:val="00E060C2"/>
    <w:rsid w:val="00E06324"/>
    <w:rsid w:val="00E07B81"/>
    <w:rsid w:val="00E10AFD"/>
    <w:rsid w:val="00E1278D"/>
    <w:rsid w:val="00E12B11"/>
    <w:rsid w:val="00E12FB0"/>
    <w:rsid w:val="00E14814"/>
    <w:rsid w:val="00E1591B"/>
    <w:rsid w:val="00E16A50"/>
    <w:rsid w:val="00E20C4E"/>
    <w:rsid w:val="00E2262B"/>
    <w:rsid w:val="00E22C68"/>
    <w:rsid w:val="00E249D5"/>
    <w:rsid w:val="00E25017"/>
    <w:rsid w:val="00E26F73"/>
    <w:rsid w:val="00E30A34"/>
    <w:rsid w:val="00E33C68"/>
    <w:rsid w:val="00E34EEB"/>
    <w:rsid w:val="00E367D9"/>
    <w:rsid w:val="00E3687C"/>
    <w:rsid w:val="00E37DF4"/>
    <w:rsid w:val="00E44EB9"/>
    <w:rsid w:val="00E45BDC"/>
    <w:rsid w:val="00E46358"/>
    <w:rsid w:val="00E471DC"/>
    <w:rsid w:val="00E50EB4"/>
    <w:rsid w:val="00E532FC"/>
    <w:rsid w:val="00E559B4"/>
    <w:rsid w:val="00E55BB0"/>
    <w:rsid w:val="00E568DE"/>
    <w:rsid w:val="00E56AA7"/>
    <w:rsid w:val="00E56C31"/>
    <w:rsid w:val="00E609E5"/>
    <w:rsid w:val="00E60F27"/>
    <w:rsid w:val="00E634AA"/>
    <w:rsid w:val="00E64D93"/>
    <w:rsid w:val="00E65EDB"/>
    <w:rsid w:val="00E66927"/>
    <w:rsid w:val="00E66FF3"/>
    <w:rsid w:val="00E677B8"/>
    <w:rsid w:val="00E67FA1"/>
    <w:rsid w:val="00E7387D"/>
    <w:rsid w:val="00E73D53"/>
    <w:rsid w:val="00E75111"/>
    <w:rsid w:val="00E77296"/>
    <w:rsid w:val="00E866B2"/>
    <w:rsid w:val="00E86CE9"/>
    <w:rsid w:val="00E87527"/>
    <w:rsid w:val="00E87EF7"/>
    <w:rsid w:val="00E93763"/>
    <w:rsid w:val="00E93EF0"/>
    <w:rsid w:val="00E96C4C"/>
    <w:rsid w:val="00EA277A"/>
    <w:rsid w:val="00EA2AAE"/>
    <w:rsid w:val="00EA2EC0"/>
    <w:rsid w:val="00EA427A"/>
    <w:rsid w:val="00EA723B"/>
    <w:rsid w:val="00EB2279"/>
    <w:rsid w:val="00EB5178"/>
    <w:rsid w:val="00EB6350"/>
    <w:rsid w:val="00EB687A"/>
    <w:rsid w:val="00EC2F62"/>
    <w:rsid w:val="00EC62EB"/>
    <w:rsid w:val="00EC6E9F"/>
    <w:rsid w:val="00EC758D"/>
    <w:rsid w:val="00ED44F0"/>
    <w:rsid w:val="00ED4B33"/>
    <w:rsid w:val="00ED5993"/>
    <w:rsid w:val="00ED7DD6"/>
    <w:rsid w:val="00EE060B"/>
    <w:rsid w:val="00EE0AD3"/>
    <w:rsid w:val="00EE15A1"/>
    <w:rsid w:val="00EE2A7C"/>
    <w:rsid w:val="00EE2C42"/>
    <w:rsid w:val="00EE341B"/>
    <w:rsid w:val="00EE4453"/>
    <w:rsid w:val="00EE48EA"/>
    <w:rsid w:val="00EE5684"/>
    <w:rsid w:val="00EE5FCE"/>
    <w:rsid w:val="00EE6BBD"/>
    <w:rsid w:val="00EE6E1E"/>
    <w:rsid w:val="00EE705F"/>
    <w:rsid w:val="00EF1462"/>
    <w:rsid w:val="00EF54FD"/>
    <w:rsid w:val="00F07F0D"/>
    <w:rsid w:val="00F11241"/>
    <w:rsid w:val="00F11A65"/>
    <w:rsid w:val="00F13112"/>
    <w:rsid w:val="00F16FE6"/>
    <w:rsid w:val="00F17179"/>
    <w:rsid w:val="00F238BD"/>
    <w:rsid w:val="00F24992"/>
    <w:rsid w:val="00F32F2F"/>
    <w:rsid w:val="00F33F3F"/>
    <w:rsid w:val="00F35BDD"/>
    <w:rsid w:val="00F35EF0"/>
    <w:rsid w:val="00F35F6D"/>
    <w:rsid w:val="00F3781F"/>
    <w:rsid w:val="00F403FD"/>
    <w:rsid w:val="00F41E72"/>
    <w:rsid w:val="00F433AD"/>
    <w:rsid w:val="00F45BDF"/>
    <w:rsid w:val="00F46AD8"/>
    <w:rsid w:val="00F50300"/>
    <w:rsid w:val="00F50FD6"/>
    <w:rsid w:val="00F5414B"/>
    <w:rsid w:val="00F56E39"/>
    <w:rsid w:val="00F623E9"/>
    <w:rsid w:val="00F63951"/>
    <w:rsid w:val="00F63C86"/>
    <w:rsid w:val="00F65CE4"/>
    <w:rsid w:val="00F766BE"/>
    <w:rsid w:val="00F77EB9"/>
    <w:rsid w:val="00F80635"/>
    <w:rsid w:val="00F8115F"/>
    <w:rsid w:val="00F815D1"/>
    <w:rsid w:val="00F81E7E"/>
    <w:rsid w:val="00F81F0F"/>
    <w:rsid w:val="00F825F4"/>
    <w:rsid w:val="00F92AA1"/>
    <w:rsid w:val="00F932DE"/>
    <w:rsid w:val="00F963DD"/>
    <w:rsid w:val="00F9641A"/>
    <w:rsid w:val="00F97004"/>
    <w:rsid w:val="00FA2045"/>
    <w:rsid w:val="00FA7A66"/>
    <w:rsid w:val="00FB0E30"/>
    <w:rsid w:val="00FB1AA9"/>
    <w:rsid w:val="00FB3719"/>
    <w:rsid w:val="00FB4B5A"/>
    <w:rsid w:val="00FB5963"/>
    <w:rsid w:val="00FB5DAA"/>
    <w:rsid w:val="00FB6C7C"/>
    <w:rsid w:val="00FC04B9"/>
    <w:rsid w:val="00FC161A"/>
    <w:rsid w:val="00FC23D5"/>
    <w:rsid w:val="00FC4337"/>
    <w:rsid w:val="00FC4C1A"/>
    <w:rsid w:val="00FC628F"/>
    <w:rsid w:val="00FC6468"/>
    <w:rsid w:val="00FC6D49"/>
    <w:rsid w:val="00FD3C3A"/>
    <w:rsid w:val="00FD4922"/>
    <w:rsid w:val="00FD6461"/>
    <w:rsid w:val="00FE0281"/>
    <w:rsid w:val="00FE7083"/>
    <w:rsid w:val="00FE7A69"/>
    <w:rsid w:val="00FF019F"/>
    <w:rsid w:val="00FF1B2A"/>
    <w:rsid w:val="00FF2160"/>
    <w:rsid w:val="00FF2C4E"/>
    <w:rsid w:val="00FF304E"/>
    <w:rsid w:val="00FF30DE"/>
    <w:rsid w:val="00FF415C"/>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B91BC6D"/>
  <w15:docId w15:val="{F4803415-6EEF-4ECA-A7CA-E4D156A1BF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544D"/>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306197"/>
    <w:pPr>
      <w:jc w:val="center"/>
    </w:pPr>
    <w:rPr>
      <w:noProof/>
    </w:rPr>
  </w:style>
  <w:style w:type="character" w:customStyle="1" w:styleId="EndNoteBibliographyTitleChar">
    <w:name w:val="EndNote Bibliography Title Char"/>
    <w:basedOn w:val="DefaultParagraphFont"/>
    <w:link w:val="EndNoteBibliographyTitle"/>
    <w:rsid w:val="00306197"/>
    <w:rPr>
      <w:rFonts w:ascii="Calibri" w:hAnsi="Calibri" w:cs="Calibri"/>
      <w:noProof/>
      <w:color w:val="000000"/>
      <w:sz w:val="24"/>
      <w:szCs w:val="24"/>
    </w:rPr>
  </w:style>
  <w:style w:type="paragraph" w:customStyle="1" w:styleId="EndNoteBibliography">
    <w:name w:val="EndNote Bibliography"/>
    <w:basedOn w:val="Normal"/>
    <w:link w:val="EndNoteBibliographyChar"/>
    <w:rsid w:val="00306197"/>
    <w:rPr>
      <w:noProof/>
    </w:rPr>
  </w:style>
  <w:style w:type="character" w:customStyle="1" w:styleId="EndNoteBibliographyChar">
    <w:name w:val="EndNote Bibliography Char"/>
    <w:basedOn w:val="DefaultParagraphFont"/>
    <w:link w:val="EndNoteBibliography"/>
    <w:rsid w:val="00306197"/>
    <w:rPr>
      <w:rFonts w:ascii="Calibri" w:hAnsi="Calibri" w:cs="Calibri"/>
      <w:noProof/>
      <w:color w:val="000000"/>
      <w:sz w:val="24"/>
      <w:szCs w:val="24"/>
    </w:rPr>
  </w:style>
  <w:style w:type="character" w:styleId="UnresolvedMention">
    <w:name w:val="Unresolved Mention"/>
    <w:basedOn w:val="DefaultParagraphFont"/>
    <w:uiPriority w:val="99"/>
    <w:semiHidden/>
    <w:unhideWhenUsed/>
    <w:rsid w:val="003857B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396129">
      <w:bodyDiv w:val="1"/>
      <w:marLeft w:val="0"/>
      <w:marRight w:val="0"/>
      <w:marTop w:val="0"/>
      <w:marBottom w:val="0"/>
      <w:divBdr>
        <w:top w:val="none" w:sz="0" w:space="0" w:color="auto"/>
        <w:left w:val="none" w:sz="0" w:space="0" w:color="auto"/>
        <w:bottom w:val="none" w:sz="0" w:space="0" w:color="auto"/>
        <w:right w:val="none" w:sz="0" w:space="0" w:color="auto"/>
      </w:divBdr>
      <w:divsChild>
        <w:div w:id="136386729">
          <w:marLeft w:val="720"/>
          <w:marRight w:val="0"/>
          <w:marTop w:val="0"/>
          <w:marBottom w:val="0"/>
          <w:divBdr>
            <w:top w:val="none" w:sz="0" w:space="0" w:color="auto"/>
            <w:left w:val="none" w:sz="0" w:space="0" w:color="auto"/>
            <w:bottom w:val="none" w:sz="0" w:space="0" w:color="auto"/>
            <w:right w:val="none" w:sz="0" w:space="0" w:color="auto"/>
          </w:divBdr>
        </w:div>
        <w:div w:id="799764017">
          <w:marLeft w:val="720"/>
          <w:marRight w:val="0"/>
          <w:marTop w:val="0"/>
          <w:marBottom w:val="0"/>
          <w:divBdr>
            <w:top w:val="none" w:sz="0" w:space="0" w:color="auto"/>
            <w:left w:val="none" w:sz="0" w:space="0" w:color="auto"/>
            <w:bottom w:val="none" w:sz="0" w:space="0" w:color="auto"/>
            <w:right w:val="none" w:sz="0" w:space="0" w:color="auto"/>
          </w:divBdr>
        </w:div>
      </w:divsChild>
    </w:div>
    <w:div w:id="20784095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836150">
      <w:bodyDiv w:val="1"/>
      <w:marLeft w:val="0"/>
      <w:marRight w:val="0"/>
      <w:marTop w:val="0"/>
      <w:marBottom w:val="0"/>
      <w:divBdr>
        <w:top w:val="none" w:sz="0" w:space="0" w:color="auto"/>
        <w:left w:val="none" w:sz="0" w:space="0" w:color="auto"/>
        <w:bottom w:val="none" w:sz="0" w:space="0" w:color="auto"/>
        <w:right w:val="none" w:sz="0" w:space="0" w:color="auto"/>
      </w:divBdr>
    </w:div>
    <w:div w:id="1055620454">
      <w:bodyDiv w:val="1"/>
      <w:marLeft w:val="0"/>
      <w:marRight w:val="0"/>
      <w:marTop w:val="0"/>
      <w:marBottom w:val="0"/>
      <w:divBdr>
        <w:top w:val="none" w:sz="0" w:space="0" w:color="auto"/>
        <w:left w:val="none" w:sz="0" w:space="0" w:color="auto"/>
        <w:bottom w:val="none" w:sz="0" w:space="0" w:color="auto"/>
        <w:right w:val="none" w:sz="0" w:space="0" w:color="auto"/>
      </w:divBdr>
      <w:divsChild>
        <w:div w:id="1826847937">
          <w:marLeft w:val="0"/>
          <w:marRight w:val="0"/>
          <w:marTop w:val="0"/>
          <w:marBottom w:val="0"/>
          <w:divBdr>
            <w:top w:val="none" w:sz="0" w:space="0" w:color="auto"/>
            <w:left w:val="none" w:sz="0" w:space="0" w:color="auto"/>
            <w:bottom w:val="none" w:sz="0" w:space="0" w:color="auto"/>
            <w:right w:val="none" w:sz="0" w:space="0" w:color="auto"/>
          </w:divBdr>
        </w:div>
        <w:div w:id="505052811">
          <w:marLeft w:val="0"/>
          <w:marRight w:val="0"/>
          <w:marTop w:val="0"/>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77841591">
      <w:bodyDiv w:val="1"/>
      <w:marLeft w:val="0"/>
      <w:marRight w:val="0"/>
      <w:marTop w:val="0"/>
      <w:marBottom w:val="0"/>
      <w:divBdr>
        <w:top w:val="none" w:sz="0" w:space="0" w:color="auto"/>
        <w:left w:val="none" w:sz="0" w:space="0" w:color="auto"/>
        <w:bottom w:val="none" w:sz="0" w:space="0" w:color="auto"/>
        <w:right w:val="none" w:sz="0" w:space="0" w:color="auto"/>
      </w:divBdr>
    </w:div>
    <w:div w:id="1535927163">
      <w:bodyDiv w:val="1"/>
      <w:marLeft w:val="0"/>
      <w:marRight w:val="0"/>
      <w:marTop w:val="0"/>
      <w:marBottom w:val="0"/>
      <w:divBdr>
        <w:top w:val="none" w:sz="0" w:space="0" w:color="auto"/>
        <w:left w:val="none" w:sz="0" w:space="0" w:color="auto"/>
        <w:bottom w:val="none" w:sz="0" w:space="0" w:color="auto"/>
        <w:right w:val="none" w:sz="0" w:space="0" w:color="auto"/>
      </w:divBdr>
    </w:div>
    <w:div w:id="1643996745">
      <w:bodyDiv w:val="1"/>
      <w:marLeft w:val="0"/>
      <w:marRight w:val="0"/>
      <w:marTop w:val="0"/>
      <w:marBottom w:val="0"/>
      <w:divBdr>
        <w:top w:val="none" w:sz="0" w:space="0" w:color="auto"/>
        <w:left w:val="none" w:sz="0" w:space="0" w:color="auto"/>
        <w:bottom w:val="none" w:sz="0" w:space="0" w:color="auto"/>
        <w:right w:val="none" w:sz="0" w:space="0" w:color="auto"/>
      </w:divBdr>
      <w:divsChild>
        <w:div w:id="1637679185">
          <w:marLeft w:val="2160"/>
          <w:marRight w:val="0"/>
          <w:marTop w:val="0"/>
          <w:marBottom w:val="0"/>
          <w:divBdr>
            <w:top w:val="none" w:sz="0" w:space="0" w:color="auto"/>
            <w:left w:val="none" w:sz="0" w:space="0" w:color="auto"/>
            <w:bottom w:val="none" w:sz="0" w:space="0" w:color="auto"/>
            <w:right w:val="none" w:sz="0" w:space="0" w:color="auto"/>
          </w:divBdr>
        </w:div>
        <w:div w:id="1426465053">
          <w:marLeft w:val="216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666898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ffany.Sharkoski@uphs.upenn.edu" TargetMode="External"/><Relationship Id="rId13" Type="http://schemas.openxmlformats.org/officeDocument/2006/relationships/hyperlink" Target="mailto:jzagrodzkyep@gmail.co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Erik.Kulstad@UTSouthwestern.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Metzl@northshore.org"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martin.arnold@uk-erlangen.de" TargetMode="External"/><Relationship Id="rId4" Type="http://schemas.openxmlformats.org/officeDocument/2006/relationships/settings" Target="settings.xml"/><Relationship Id="rId9" Type="http://schemas.openxmlformats.org/officeDocument/2006/relationships/hyperlink" Target="mailto:bradley.clark@ascension.org"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2BB4FB-94B4-4DEF-B408-CD533C751A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TotalTime>
  <Pages>11</Pages>
  <Words>6305</Words>
  <Characters>35942</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216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editor</cp:lastModifiedBy>
  <cp:revision>10</cp:revision>
  <cp:lastPrinted>2013-05-29T14:32:00Z</cp:lastPrinted>
  <dcterms:created xsi:type="dcterms:W3CDTF">2019-12-02T22:41:00Z</dcterms:created>
  <dcterms:modified xsi:type="dcterms:W3CDTF">2019-12-05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